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5395C5" w14:textId="4CB17E87" w:rsidR="004B5BAD" w:rsidRDefault="004B5BAD" w:rsidP="004B5BAD">
      <w:pPr>
        <w:pStyle w:val="Caption"/>
        <w:rPr>
          <w:b w:val="0"/>
        </w:rPr>
      </w:pPr>
      <w:bookmarkStart w:id="0" w:name="_GoBack"/>
      <w:bookmarkEnd w:id="0"/>
      <w:r>
        <w:t>S</w:t>
      </w:r>
      <w:r>
        <w:t>2_Table</w:t>
      </w:r>
      <w:r>
        <w:t xml:space="preserve">. </w:t>
      </w:r>
      <w:r>
        <w:rPr>
          <w:b w:val="0"/>
        </w:rPr>
        <w:t xml:space="preserve">List of studies excluded from </w:t>
      </w:r>
      <w:r w:rsidRPr="00A169CA">
        <w:rPr>
          <w:b w:val="0"/>
        </w:rPr>
        <w:t>the meta-analysis</w:t>
      </w:r>
      <w:r>
        <w:rPr>
          <w:b w:val="0"/>
        </w:rPr>
        <w:t xml:space="preserve"> and reason for exclusion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06"/>
        <w:gridCol w:w="9844"/>
      </w:tblGrid>
      <w:tr w:rsidR="004B5BAD" w14:paraId="1C3FE42E" w14:textId="77777777" w:rsidTr="00E6317A">
        <w:tc>
          <w:tcPr>
            <w:tcW w:w="4106" w:type="dxa"/>
          </w:tcPr>
          <w:p w14:paraId="02A588E0" w14:textId="77777777" w:rsidR="004B5BAD" w:rsidRPr="00152766" w:rsidRDefault="004B5BAD" w:rsidP="00E6317A">
            <w:pPr>
              <w:rPr>
                <w:b/>
                <w:bCs/>
              </w:rPr>
            </w:pPr>
            <w:r w:rsidRPr="00152766">
              <w:rPr>
                <w:b/>
                <w:bCs/>
              </w:rPr>
              <w:t>Study</w:t>
            </w:r>
          </w:p>
        </w:tc>
        <w:tc>
          <w:tcPr>
            <w:tcW w:w="9844" w:type="dxa"/>
          </w:tcPr>
          <w:p w14:paraId="2380B8D7" w14:textId="77777777" w:rsidR="004B5BAD" w:rsidRPr="00152766" w:rsidRDefault="004B5BAD" w:rsidP="00E6317A">
            <w:pPr>
              <w:rPr>
                <w:b/>
                <w:bCs/>
              </w:rPr>
            </w:pPr>
            <w:r w:rsidRPr="00152766">
              <w:rPr>
                <w:b/>
                <w:bCs/>
              </w:rPr>
              <w:t>Reason for exclusion</w:t>
            </w:r>
          </w:p>
        </w:tc>
      </w:tr>
      <w:tr w:rsidR="004B5BAD" w14:paraId="3D24BA26" w14:textId="77777777" w:rsidTr="00E6317A">
        <w:tc>
          <w:tcPr>
            <w:tcW w:w="4106" w:type="dxa"/>
          </w:tcPr>
          <w:p w14:paraId="5A217B8C" w14:textId="77777777" w:rsidR="004B5BAD" w:rsidRPr="00152766" w:rsidRDefault="004B5BAD" w:rsidP="00E6317A">
            <w:pPr>
              <w:rPr>
                <w:b/>
                <w:bCs/>
              </w:rPr>
            </w:pPr>
            <w:r w:rsidRPr="00152766">
              <w:rPr>
                <w:b/>
                <w:bCs/>
              </w:rPr>
              <w:t>Al-</w:t>
            </w:r>
            <w:proofErr w:type="spellStart"/>
            <w:r w:rsidRPr="00152766">
              <w:rPr>
                <w:b/>
                <w:bCs/>
              </w:rPr>
              <w:t>Inany</w:t>
            </w:r>
            <w:proofErr w:type="spellEnd"/>
            <w:r w:rsidRPr="00152766">
              <w:rPr>
                <w:b/>
                <w:bCs/>
              </w:rPr>
              <w:t xml:space="preserve"> et</w:t>
            </w:r>
            <w:r>
              <w:rPr>
                <w:b/>
                <w:bCs/>
              </w:rPr>
              <w:t xml:space="preserve"> al, 2001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 xml:space="preserve"> ADDIN EN.CITE &lt;EndNote&gt;&lt;Cite&gt;&lt;Author&gt;Al-Inany&lt;/Author&gt;&lt;Year&gt;2001&lt;/Year&gt;&lt;RecNum&gt;1&lt;/RecNum&gt;&lt;DisplayText&gt;&lt;style face="superscript"&gt;1&lt;/style&gt;&lt;/DisplayText&gt;&lt;record&gt;&lt;rec-number&gt;1&lt;/rec-number&gt;&lt;foreign-keys&gt;&lt;key app="EN" db-id="adsv9r52ttpex6erwrqvsw0pwfrsasvft9z2" timestamp="1578416484"&gt;1&lt;/key&gt;&lt;/foreign-keys&gt;&lt;ref-type name="Journal Article"&gt;17&lt;/ref-type&gt;&lt;contributors&gt;&lt;authors&gt;&lt;author&gt;Al-Inany, H.&lt;/author&gt;&lt;author&gt;Alaa, N.&lt;/author&gt;&lt;author&gt;Momtaz, M.&lt;/author&gt;&lt;author&gt;Abdel Badii, M.&lt;/author&gt;&lt;/authors&gt;&lt;/contributors&gt;&lt;auth-address&gt;Al-Inany, H. Department of Obstetrics and Gynecology, Cairo University, Cairo, Egypt. kaainih@idsc1.gov.eg&lt;/auth-address&gt;&lt;titles&gt;&lt;title&gt;Intrapartum prediction of macrosomia: accuracy of abdominal circumference estimation&lt;/title&gt;&lt;secondary-title&gt;Gynecologic &amp;amp; Obstetric Investigation&lt;/secondary-title&gt;&lt;/titles&gt;&lt;periodical&gt;&lt;full-title&gt;Gynecologic &amp;amp; Obstetric Investigation&lt;/full-title&gt;&lt;/periodical&gt;&lt;pages&gt;116-9&lt;/pages&gt;&lt;volume&gt;51&lt;/volume&gt;&lt;number&gt;2&lt;/number&gt;&lt;dates&gt;&lt;year&gt;2001&lt;/year&gt;&lt;/dates&gt;&lt;accession-num&gt;11223705&lt;/accession-num&gt;&lt;work-type&gt;Clinical Trial&amp;#xD;Comparative Study&lt;/work-type&gt;&lt;urls&gt;&lt;related-urls&gt;&lt;url&gt;http://ovidsp.ovid.com/athens/ovidweb.cgi?T=JS&amp;amp;CSC=Y&amp;amp;NEWS=N&amp;amp;PAGE=fulltext&amp;amp;D=med4&amp;amp;AN=11223705&lt;/url&gt;&lt;url&gt;https://cambridge-primo.hosted.exlibrisgroup.com/openurl/44CAM/44CAM_services_page?sid=OVID:medline&amp;amp;id=pmid:11223705&amp;amp;id=doi:&amp;amp;issn=0378-7346&amp;amp;isbn=&amp;amp;volume=51&amp;amp;issue=2&amp;amp;spage=116&amp;amp;pages=116-9&amp;amp;date=2001&amp;amp;title=Gynecologic+%26+Obstetric+Investigation&amp;amp;atitle=Intrapartum+prediction+of+macrosomia%3A+accuracy+of+abdominal+circumference+estimation.&amp;amp;aulast=Al-Inany&amp;amp;pid=%3Cauthor%3EAl-Inany+H%3BAlaa+N%3BMomtaz+M%3BAbdel+Badii+M%3C%2Fauthor%3E%3CAN%3E11223705%3C%2FAN%3E%3CDT%3EClinical+Trial%3C%2FDT%3E&lt;/url&gt;&lt;/related-urls&gt;&lt;/urls&gt;&lt;remote-database-name&gt;MEDLINE&lt;/remote-database-name&gt;&lt;remote-database-provider&gt;Ovid Technologies&lt;/remote-database-provider&gt;&lt;research-notes&gt;Intrapstum only&lt;/research-notes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Pr="00F30B43">
              <w:rPr>
                <w:b/>
                <w:bCs/>
                <w:noProof/>
                <w:vertAlign w:val="superscript"/>
              </w:rPr>
              <w:t>1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518D8499" w14:textId="77777777" w:rsidR="004B5BAD" w:rsidRDefault="004B5BAD" w:rsidP="00E6317A">
            <w:r>
              <w:t>Intrapartum only</w:t>
            </w:r>
          </w:p>
        </w:tc>
      </w:tr>
      <w:tr w:rsidR="004B5BAD" w14:paraId="0C43F144" w14:textId="77777777" w:rsidTr="00E6317A">
        <w:tc>
          <w:tcPr>
            <w:tcW w:w="4106" w:type="dxa"/>
          </w:tcPr>
          <w:p w14:paraId="4506121B" w14:textId="77777777" w:rsidR="004B5BAD" w:rsidRPr="00152766" w:rsidRDefault="004B5BAD" w:rsidP="00E6317A">
            <w:pPr>
              <w:rPr>
                <w:b/>
                <w:bCs/>
              </w:rPr>
            </w:pPr>
            <w:r>
              <w:rPr>
                <w:b/>
                <w:bCs/>
              </w:rPr>
              <w:t>Araujo Junior et al, 2007</w:t>
            </w:r>
            <w:r>
              <w:rPr>
                <w:b/>
                <w:bCs/>
              </w:rPr>
              <w:fldChar w:fldCharType="begin">
                <w:fldData xml:space="preserve">PEVuZE5vdGU+PENpdGU+PEF1dGhvcj5BcmF1am8gSnVuaW9yPC9BdXRob3I+PFllYXI+MjAxNzwv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BcmF1am8gSnVuaW9yPC9BdXRob3I+PFllYXI+MjAxNzwv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F30B43">
              <w:rPr>
                <w:b/>
                <w:bCs/>
                <w:noProof/>
                <w:vertAlign w:val="superscript"/>
              </w:rPr>
              <w:t>2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14F16888" w14:textId="77777777" w:rsidR="004B5BAD" w:rsidRDefault="004B5BAD" w:rsidP="00E6317A">
            <w:r>
              <w:t>Non-systematic review</w:t>
            </w:r>
          </w:p>
        </w:tc>
      </w:tr>
      <w:tr w:rsidR="004B5BAD" w14:paraId="3F6C532B" w14:textId="77777777" w:rsidTr="00E6317A">
        <w:tc>
          <w:tcPr>
            <w:tcW w:w="4106" w:type="dxa"/>
          </w:tcPr>
          <w:p w14:paraId="258B7899" w14:textId="77777777" w:rsidR="004B5BAD" w:rsidRPr="00152766" w:rsidRDefault="004B5BAD" w:rsidP="00E6317A">
            <w:pPr>
              <w:rPr>
                <w:b/>
                <w:bCs/>
              </w:rPr>
            </w:pPr>
            <w:r>
              <w:rPr>
                <w:b/>
                <w:bCs/>
              </w:rPr>
              <w:t>Bamberg et al, 2013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 xml:space="preserve"> ADDIN EN.CITE &lt;EndNote&gt;&lt;Cite&gt;&lt;Author&gt;Bamberg&lt;/Author&gt;&lt;Year&gt;2013&lt;/Year&gt;&lt;RecNum&gt;7&lt;/RecNum&gt;&lt;DisplayText&gt;&lt;style face="superscript"&gt;3&lt;/style&gt;&lt;/DisplayText&gt;&lt;record&gt;&lt;rec-number&gt;7&lt;/rec-number&gt;&lt;foreign-keys&gt;&lt;key app="EN" db-id="adsv9r52ttpex6erwrqvsw0pwfrsasvft9z2" timestamp="1578416484"&gt;7&lt;/key&gt;&lt;/foreign-keys&gt;&lt;ref-type name="Journal Article"&gt;17&lt;/ref-type&gt;&lt;contributors&gt;&lt;authors&gt;&lt;author&gt;Bamberg, C.&lt;/author&gt;&lt;author&gt;Hinkson, L.&lt;/author&gt;&lt;author&gt;Henrich, W.&lt;/author&gt;&lt;/authors&gt;&lt;/contributors&gt;&lt;auth-address&gt;Bamberg, Christian. Department of Obstetrics, Charite University Medical Center, Berlin, Germany. christian.bamberg@charite.de&lt;/auth-address&gt;&lt;titles&gt;&lt;title&gt;Prenatal detection and consequences of fetal macrosomia&lt;/title&gt;&lt;secondary-title&gt;Fetal Diagnosis &amp;amp; Therapy&lt;/secondary-title&gt;&lt;/titles&gt;&lt;periodical&gt;&lt;full-title&gt;Fetal Diagnosis &amp;amp; Therapy&lt;/full-title&gt;&lt;/periodical&gt;&lt;pages&gt;143-8&lt;/pages&gt;&lt;volume&gt;33&lt;/volume&gt;&lt;number&gt;3&lt;/number&gt;&lt;dates&gt;&lt;year&gt;2013&lt;/year&gt;&lt;/dates&gt;&lt;accession-num&gt;23221275&lt;/accession-num&gt;&lt;work-type&gt;Review&lt;/work-type&gt;&lt;urls&gt;&lt;related-urls&gt;&lt;url&gt;http://ovidsp.ovid.com/athens/ovidweb.cgi?T=JS&amp;amp;CSC=Y&amp;amp;NEWS=N&amp;amp;PAGE=fulltext&amp;amp;D=med7&amp;amp;AN=23221275&lt;/url&gt;&lt;url&gt;https://cambridge-primo.hosted.exlibrisgroup.com/openurl/44CAM/44CAM_services_page?sid=OVID:medline&amp;amp;id=pmid:23221275&amp;amp;id=doi:10.1159%2F000341813&amp;amp;issn=1015-3837&amp;amp;isbn=&amp;amp;volume=33&amp;amp;issue=3&amp;amp;spage=143&amp;amp;pages=143-8&amp;amp;date=2013&amp;amp;title=Fetal+Diagnosis+%26+Therapy&amp;amp;atitle=Prenatal+detection+and+consequences+of+fetal+macrosomia.&amp;amp;aulast=Bamberg&amp;amp;pid=%3Cauthor%3EBamberg+C%3BHinkson+L%3BHenrich+W%3C%2Fauthor%3E%3CAN%3E23221275%3C%2FAN%3E%3CDT%3EJournal+Article%3C%2FDT%3E&lt;/url&gt;&lt;/related-urls&gt;&lt;/urls&gt;&lt;remote-database-name&gt;MEDLINE&lt;/remote-database-name&gt;&lt;remote-database-provider&gt;Ovid Technologies&lt;/remote-database-provider&gt;&lt;research-notes&gt;Non-systematic review&lt;/research-notes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3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729E5694" w14:textId="77777777" w:rsidR="004B5BAD" w:rsidRDefault="004B5BAD" w:rsidP="00E6317A">
            <w:r>
              <w:t>Non-systematic review</w:t>
            </w:r>
          </w:p>
        </w:tc>
      </w:tr>
      <w:tr w:rsidR="004B5BAD" w14:paraId="21616455" w14:textId="77777777" w:rsidTr="00E6317A">
        <w:tc>
          <w:tcPr>
            <w:tcW w:w="4106" w:type="dxa"/>
          </w:tcPr>
          <w:p w14:paraId="39BF6593" w14:textId="77777777" w:rsidR="004B5BAD" w:rsidRPr="00152766" w:rsidRDefault="004B5BAD" w:rsidP="00E6317A">
            <w:pPr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Barel</w:t>
            </w:r>
            <w:proofErr w:type="spellEnd"/>
            <w:r>
              <w:rPr>
                <w:b/>
                <w:bCs/>
              </w:rPr>
              <w:t xml:space="preserve"> et al, 2014</w:t>
            </w:r>
            <w:r>
              <w:rPr>
                <w:b/>
                <w:bCs/>
              </w:rPr>
              <w:fldChar w:fldCharType="begin">
                <w:fldData xml:space="preserve">PEVuZE5vdGU+PENpdGU+PEF1dGhvcj5CYXJlbDwvQXV0aG9yPjxZZWFyPjIwMTQ8L1llYXI+PFJl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CYXJlbDwvQXV0aG9yPjxZZWFyPjIwMTQ8L1llYXI+PFJl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4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7EA880C8" w14:textId="77777777" w:rsidR="004B5BAD" w:rsidRDefault="004B5BAD" w:rsidP="00E6317A">
            <w:r>
              <w:t>Not a diagnostic accuracy study</w:t>
            </w:r>
          </w:p>
        </w:tc>
      </w:tr>
      <w:tr w:rsidR="004B5BAD" w14:paraId="776D0A3A" w14:textId="77777777" w:rsidTr="00E6317A">
        <w:tc>
          <w:tcPr>
            <w:tcW w:w="4106" w:type="dxa"/>
          </w:tcPr>
          <w:p w14:paraId="3052C51B" w14:textId="77777777" w:rsidR="004B5BAD" w:rsidRPr="00152766" w:rsidRDefault="004B5BAD" w:rsidP="00E6317A">
            <w:pPr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Chaabane</w:t>
            </w:r>
            <w:proofErr w:type="spellEnd"/>
            <w:r>
              <w:rPr>
                <w:b/>
                <w:bCs/>
              </w:rPr>
              <w:t xml:space="preserve"> et al, 2013</w:t>
            </w:r>
            <w:r>
              <w:rPr>
                <w:b/>
                <w:bCs/>
              </w:rPr>
              <w:fldChar w:fldCharType="begin">
                <w:fldData xml:space="preserve">PEVuZE5vdGU+PENpdGU+PEF1dGhvcj5DaGFhYmFuZTwvQXV0aG9yPjxZZWFyPjIwMTM8L1llYXI+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DaGFhYmFuZTwvQXV0aG9yPjxZZWFyPjIwMTM8L1llYXI+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5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7260676F" w14:textId="77777777" w:rsidR="004B5BAD" w:rsidRDefault="004B5BAD" w:rsidP="00E6317A">
            <w:r>
              <w:t>Case-control study</w:t>
            </w:r>
          </w:p>
        </w:tc>
      </w:tr>
      <w:tr w:rsidR="004B5BAD" w14:paraId="35507814" w14:textId="77777777" w:rsidTr="00E6317A">
        <w:tc>
          <w:tcPr>
            <w:tcW w:w="4106" w:type="dxa"/>
          </w:tcPr>
          <w:p w14:paraId="2D2E4B7B" w14:textId="77777777" w:rsidR="004B5BAD" w:rsidRPr="00152766" w:rsidRDefault="004B5BAD" w:rsidP="00E6317A">
            <w:pPr>
              <w:rPr>
                <w:b/>
                <w:bCs/>
              </w:rPr>
            </w:pPr>
            <w:r>
              <w:rPr>
                <w:b/>
                <w:bCs/>
              </w:rPr>
              <w:t>Chandrasekaran et al, 2016</w:t>
            </w:r>
            <w:r>
              <w:rPr>
                <w:b/>
                <w:bCs/>
              </w:rPr>
              <w:fldChar w:fldCharType="begin">
                <w:fldData xml:space="preserve">PEVuZE5vdGU+PENpdGU+PEF1dGhvcj5DaGFuZHJhc2VrYXJhbjwvQXV0aG9yPjxZZWFyPjIwMTY8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DaGFuZHJhc2VrYXJhbjwvQXV0aG9yPjxZZWFyPjIwMTY8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6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641283A0" w14:textId="77777777" w:rsidR="004B5BAD" w:rsidRDefault="004B5BAD" w:rsidP="00E6317A">
            <w:r>
              <w:t>High risk, only included obese patients</w:t>
            </w:r>
          </w:p>
        </w:tc>
      </w:tr>
      <w:tr w:rsidR="004B5BAD" w14:paraId="33101DE9" w14:textId="77777777" w:rsidTr="00E6317A">
        <w:tc>
          <w:tcPr>
            <w:tcW w:w="4106" w:type="dxa"/>
          </w:tcPr>
          <w:p w14:paraId="6B1B60C5" w14:textId="77777777" w:rsidR="004B5BAD" w:rsidRPr="00152766" w:rsidRDefault="004B5BAD" w:rsidP="00E6317A">
            <w:pPr>
              <w:rPr>
                <w:b/>
                <w:bCs/>
              </w:rPr>
            </w:pPr>
            <w:r>
              <w:rPr>
                <w:b/>
                <w:bCs/>
              </w:rPr>
              <w:t>Chauhan et al, 1995</w:t>
            </w:r>
            <w:r>
              <w:rPr>
                <w:b/>
                <w:bCs/>
              </w:rPr>
              <w:fldChar w:fldCharType="begin">
                <w:fldData xml:space="preserve">PEVuZE5vdGU+PENpdGU+PEF1dGhvcj5DaGF1aGFuPC9BdXRob3I+PFllYXI+MTk5NTwvWWVhcj48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DaGF1aGFuPC9BdXRob3I+PFllYXI+MTk5NTwvWWVhcj48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7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145C46AD" w14:textId="77777777" w:rsidR="004B5BAD" w:rsidRDefault="004B5BAD" w:rsidP="00E6317A">
            <w:r>
              <w:t>Intrapartum only</w:t>
            </w:r>
          </w:p>
        </w:tc>
      </w:tr>
      <w:tr w:rsidR="004B5BAD" w14:paraId="41188566" w14:textId="77777777" w:rsidTr="00E6317A">
        <w:tc>
          <w:tcPr>
            <w:tcW w:w="4106" w:type="dxa"/>
          </w:tcPr>
          <w:p w14:paraId="0C583CEE" w14:textId="77777777" w:rsidR="004B5BAD" w:rsidRPr="00152766" w:rsidRDefault="004B5BAD" w:rsidP="00E6317A">
            <w:pPr>
              <w:rPr>
                <w:b/>
                <w:bCs/>
              </w:rPr>
            </w:pPr>
            <w:r>
              <w:rPr>
                <w:b/>
                <w:bCs/>
              </w:rPr>
              <w:t>Chauhan et al, 1998</w:t>
            </w:r>
            <w:r>
              <w:rPr>
                <w:b/>
                <w:bCs/>
              </w:rPr>
              <w:fldChar w:fldCharType="begin">
                <w:fldData xml:space="preserve">PEVuZE5vdGU+PENpdGU+PEF1dGhvcj5DaGF1aGFuPC9BdXRob3I+PFllYXI+MTk5ODwvWWVhcj48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DaGF1aGFuPC9BdXRob3I+PFllYXI+MTk5ODwvWWVhcj48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8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30261C4D" w14:textId="77777777" w:rsidR="004B5BAD" w:rsidRDefault="004B5BAD" w:rsidP="00E6317A">
            <w:r>
              <w:t>Intrapartum only</w:t>
            </w:r>
          </w:p>
        </w:tc>
      </w:tr>
      <w:tr w:rsidR="004B5BAD" w14:paraId="4A02FE7A" w14:textId="77777777" w:rsidTr="00E6317A">
        <w:tc>
          <w:tcPr>
            <w:tcW w:w="4106" w:type="dxa"/>
          </w:tcPr>
          <w:p w14:paraId="64C26235" w14:textId="77777777" w:rsidR="004B5BAD" w:rsidRPr="00152766" w:rsidRDefault="004B5BAD" w:rsidP="00E6317A">
            <w:pPr>
              <w:rPr>
                <w:b/>
                <w:bCs/>
              </w:rPr>
            </w:pPr>
            <w:r>
              <w:rPr>
                <w:b/>
                <w:bCs/>
              </w:rPr>
              <w:t>Chauhan et al, 2000</w:t>
            </w:r>
            <w:r>
              <w:rPr>
                <w:b/>
                <w:bCs/>
              </w:rPr>
              <w:fldChar w:fldCharType="begin">
                <w:fldData xml:space="preserve">PEVuZE5vdGU+PENpdGU+PEF1dGhvcj5DaGF1aGFuPC9BdXRob3I+PFllYXI+MjAwMDwvWWVhcj48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=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DaGF1aGFuPC9BdXRob3I+PFllYXI+MjAwMDwvWWVhcj48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=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9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103E8863" w14:textId="77777777" w:rsidR="004B5BAD" w:rsidRDefault="004B5BAD" w:rsidP="00E6317A">
            <w:r w:rsidRPr="0078245A">
              <w:t>No data available to generate 2x2 tables</w:t>
            </w:r>
          </w:p>
        </w:tc>
      </w:tr>
      <w:tr w:rsidR="004B5BAD" w14:paraId="1EDDBE2A" w14:textId="77777777" w:rsidTr="00E6317A">
        <w:tc>
          <w:tcPr>
            <w:tcW w:w="4106" w:type="dxa"/>
          </w:tcPr>
          <w:p w14:paraId="6FE97738" w14:textId="77777777" w:rsidR="004B5BAD" w:rsidRPr="00152766" w:rsidRDefault="004B5BAD" w:rsidP="00E6317A">
            <w:pPr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Coomarasamy</w:t>
            </w:r>
            <w:proofErr w:type="spellEnd"/>
            <w:r>
              <w:rPr>
                <w:b/>
                <w:bCs/>
              </w:rPr>
              <w:t xml:space="preserve"> et al, 2005</w:t>
            </w:r>
            <w:r>
              <w:rPr>
                <w:b/>
                <w:bCs/>
              </w:rPr>
              <w:fldChar w:fldCharType="begin">
                <w:fldData xml:space="preserve">PEVuZE5vdGU+PENpdGU+PEF1dGhvcj5Db29tYXJhc2FteTwvQXV0aG9yPjxZZWFyPjIwMDU8L1ll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Db29tYXJhc2FteTwvQXV0aG9yPjxZZWFyPjIwMDU8L1ll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10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6A8F8492" w14:textId="77777777" w:rsidR="004B5BAD" w:rsidRDefault="004B5BAD" w:rsidP="00E6317A">
            <w:r>
              <w:t>Systematic review including both high and low risk pregnancies</w:t>
            </w:r>
          </w:p>
        </w:tc>
      </w:tr>
      <w:tr w:rsidR="004B5BAD" w14:paraId="7164575B" w14:textId="77777777" w:rsidTr="00E6317A">
        <w:tc>
          <w:tcPr>
            <w:tcW w:w="4106" w:type="dxa"/>
          </w:tcPr>
          <w:p w14:paraId="3BD52507" w14:textId="77777777" w:rsidR="004B5BAD" w:rsidRPr="00152766" w:rsidRDefault="004B5BAD" w:rsidP="00E6317A">
            <w:pPr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Delapapa</w:t>
            </w:r>
            <w:proofErr w:type="spellEnd"/>
            <w:r>
              <w:rPr>
                <w:b/>
                <w:bCs/>
              </w:rPr>
              <w:t xml:space="preserve"> et al, 1991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 xml:space="preserve"> ADDIN EN.CITE &lt;EndNote&gt;&lt;Cite&gt;&lt;Author&gt;Delpapa&lt;/Author&gt;&lt;Year&gt;1991&lt;/Year&gt;&lt;RecNum&gt;33&lt;/RecNum&gt;&lt;DisplayText&gt;&lt;style face="superscript"&gt;11&lt;/style&gt;&lt;/DisplayText&gt;&lt;record&gt;&lt;rec-number&gt;33&lt;/rec-number&gt;&lt;foreign-keys&gt;&lt;key app="EN" db-id="adsv9r52ttpex6erwrqvsw0pwfrsasvft9z2" timestamp="1578416486"&gt;33&lt;/key&gt;&lt;/foreign-keys&gt;&lt;ref-type name="Journal Article"&gt;17&lt;/ref-type&gt;&lt;contributors&gt;&lt;authors&gt;&lt;author&gt;Delpapa, E. H.&lt;/author&gt;&lt;author&gt;Mueller-Heubach, E.&lt;/author&gt;&lt;/authors&gt;&lt;/contributors&gt;&lt;auth-address&gt;Delpapa, E H. Department of Obstetrics and Gynecology, University of Pittsburgh, Magee-Women&amp;apos;s Hospital, Pennsylvania.&lt;/auth-address&gt;&lt;titles&gt;&lt;title&gt;Pregnancy outcome following ultrasound diagnosis of macrosomia&lt;/title&gt;&lt;secondary-title&gt;Obstetrics &amp;amp; Gynecology&lt;/secondary-title&gt;&lt;/titles&gt;&lt;periodical&gt;&lt;full-title&gt;Obstetrics &amp;amp; Gynecology&lt;/full-title&gt;&lt;/periodical&gt;&lt;pages&gt;340-3&lt;/pages&gt;&lt;volume&gt;78&lt;/volume&gt;&lt;number&gt;3 Pt 1&lt;/number&gt;&lt;dates&gt;&lt;year&gt;1991&lt;/year&gt;&lt;/dates&gt;&lt;accession-num&gt;1876361&lt;/accession-num&gt;&lt;work-type&gt;Comparative Study&lt;/work-type&gt;&lt;urls&gt;&lt;related-urls&gt;&lt;url&gt;http://ovidsp.ovid.com/athens/ovidweb.cgi?T=JS&amp;amp;CSC=Y&amp;amp;NEWS=N&amp;amp;PAGE=fulltext&amp;amp;D=med3&amp;amp;AN=1876361&lt;/url&gt;&lt;url&gt;https://cambridge-primo.hosted.exlibrisgroup.com/openurl/44CAM/44CAM_services_page?sid=OVID:medline&amp;amp;id=pmid:1876361&amp;amp;id=doi:&amp;amp;issn=0029-7844&amp;amp;isbn=&amp;amp;volume=78&amp;amp;issue=3&amp;amp;spage=340&amp;amp;pages=340-3&amp;amp;date=1991&amp;amp;title=Obstetrics+%26+Gynecology&amp;amp;atitle=Pregnancy+outcome+following+ultrasound+diagnosis+of+macrosomia.&amp;amp;aulast=Delpapa&amp;amp;pid=%3Cauthor%3EDelpapa+EH%3BMueller-Heubach+E%3C%2Fauthor%3E%3CAN%3E1876361%3C%2FAN%3E%3CDT%3EComparative+Study%3C%2FDT%3E&lt;/url&gt;&lt;/related-urls&gt;&lt;/urls&gt;&lt;remote-database-name&gt;MEDLINE&lt;/remote-database-name&gt;&lt;remote-database-provider&gt;Ovid Technologies&lt;/remote-database-provider&gt;&lt;research-notes&gt;Included only women with suspected LGA&lt;/research-notes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11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7AFA5A3A" w14:textId="77777777" w:rsidR="004B5BAD" w:rsidRDefault="004B5BAD" w:rsidP="00E6317A">
            <w:r>
              <w:t>High risk, only in</w:t>
            </w:r>
            <w:r w:rsidRPr="0078245A">
              <w:t xml:space="preserve">cluded </w:t>
            </w:r>
            <w:r>
              <w:t xml:space="preserve">pregnancies </w:t>
            </w:r>
            <w:r w:rsidRPr="0078245A">
              <w:t>with suspected LGA</w:t>
            </w:r>
          </w:p>
        </w:tc>
      </w:tr>
      <w:tr w:rsidR="004B5BAD" w14:paraId="0900EB9A" w14:textId="77777777" w:rsidTr="00E6317A">
        <w:tc>
          <w:tcPr>
            <w:tcW w:w="4106" w:type="dxa"/>
          </w:tcPr>
          <w:p w14:paraId="31783AAA" w14:textId="77777777" w:rsidR="004B5BAD" w:rsidRPr="00152766" w:rsidRDefault="004B5BAD" w:rsidP="00E6317A">
            <w:pPr>
              <w:rPr>
                <w:b/>
                <w:bCs/>
              </w:rPr>
            </w:pPr>
            <w:r>
              <w:rPr>
                <w:b/>
                <w:bCs/>
              </w:rPr>
              <w:t>Hart et al, 2010</w:t>
            </w:r>
            <w:r>
              <w:rPr>
                <w:b/>
                <w:bCs/>
              </w:rPr>
              <w:fldChar w:fldCharType="begin">
                <w:fldData xml:space="preserve">PEVuZE5vdGU+PENpdGU+PEF1dGhvcj5IYXJ0PC9BdXRob3I+PFllYXI+MjAxMDwvWWVhcj48UmVj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YXJ0PC9BdXRob3I+PFllYXI+MjAxMDwvWWVhcj48UmVj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12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6C6F684B" w14:textId="77777777" w:rsidR="004B5BAD" w:rsidRDefault="004B5BAD" w:rsidP="00E6317A">
            <w:r>
              <w:t>High risk, o</w:t>
            </w:r>
            <w:r w:rsidRPr="0078245A">
              <w:t>nly included pregnancies with birthweight &gt;4000g</w:t>
            </w:r>
          </w:p>
        </w:tc>
      </w:tr>
      <w:tr w:rsidR="004B5BAD" w14:paraId="1BF1ECAD" w14:textId="77777777" w:rsidTr="00E6317A">
        <w:tc>
          <w:tcPr>
            <w:tcW w:w="4106" w:type="dxa"/>
          </w:tcPr>
          <w:p w14:paraId="035B2B38" w14:textId="77777777" w:rsidR="004B5BAD" w:rsidRPr="00152766" w:rsidRDefault="004B5BAD" w:rsidP="00E6317A">
            <w:pPr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Hoopmann</w:t>
            </w:r>
            <w:proofErr w:type="spellEnd"/>
            <w:r>
              <w:rPr>
                <w:b/>
                <w:bCs/>
              </w:rPr>
              <w:t xml:space="preserve"> et al, 2010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 xml:space="preserve"> ADDIN EN.CITE &lt;EndNote&gt;&lt;Cite&gt;&lt;Author&gt;Hoopmann&lt;/Author&gt;&lt;Year&gt;2010&lt;/Year&gt;&lt;RecNum&gt;45&lt;/RecNum&gt;&lt;DisplayText&gt;&lt;style face="superscript"&gt;13&lt;/style&gt;&lt;/DisplayText&gt;&lt;record&gt;&lt;rec-number&gt;45&lt;/rec-number&gt;&lt;foreign-keys&gt;&lt;key app="EN" db-id="adsv9r52ttpex6erwrqvsw0pwfrsasvft9z2" timestamp="1578416487"&gt;45&lt;/key&gt;&lt;/foreign-keys&gt;&lt;ref-type name="Journal Article"&gt;17&lt;/ref-type&gt;&lt;contributors&gt;&lt;authors&gt;&lt;author&gt;Hoopmann, M.&lt;/author&gt;&lt;author&gt;Abele, H.&lt;/author&gt;&lt;author&gt;Wagner, N.&lt;/author&gt;&lt;author&gt;Wallwiener, D.&lt;/author&gt;&lt;author&gt;Kagan, K. O.&lt;/author&gt;&lt;/authors&gt;&lt;/contributors&gt;&lt;auth-address&gt;Department of Obstetrics and Gynaecology, University of Tuebingen, Tuebingen, Germany.&lt;/auth-address&gt;&lt;titles&gt;&lt;title&gt;Performance of 36 different weight estimation formulae in fetuses with macrosomia&lt;/title&gt;&lt;secondary-title&gt;Fetal Diagn Ther&lt;/secondary-title&gt;&lt;alt-title&gt;Fetal diagnosis and therapy&lt;/alt-title&gt;&lt;/titles&gt;&lt;periodical&gt;&lt;full-title&gt;Fetal Diagn Ther&lt;/full-title&gt;&lt;abbr-1&gt;Fetal diagnosis and therapy&lt;/abbr-1&gt;&lt;/periodical&gt;&lt;alt-periodical&gt;&lt;full-title&gt;Fetal Diagn Ther&lt;/full-title&gt;&lt;abbr-1&gt;Fetal diagnosis and therapy&lt;/abbr-1&gt;&lt;/alt-periodical&gt;&lt;pages&gt;204-13&lt;/pages&gt;&lt;volume&gt;27&lt;/volume&gt;&lt;number&gt;4&lt;/number&gt;&lt;edition&gt;2010/06/05&lt;/edition&gt;&lt;keywords&gt;&lt;keyword&gt;*Birth Weight&lt;/keyword&gt;&lt;keyword&gt;False Positive Reactions&lt;/keyword&gt;&lt;keyword&gt;Female&lt;/keyword&gt;&lt;keyword&gt;Fetal Macrosomia/*diagnostic imaging&lt;/keyword&gt;&lt;keyword&gt;*Fetal Weight&lt;/keyword&gt;&lt;keyword&gt;Gestational Age&lt;/keyword&gt;&lt;keyword&gt;Humans&lt;/keyword&gt;&lt;keyword&gt;Pregnancy&lt;/keyword&gt;&lt;keyword&gt;Retrospective Studies&lt;/keyword&gt;&lt;keyword&gt;Sensitivity and Specificity&lt;/keyword&gt;&lt;keyword&gt;Ultrasonography, Prenatal&lt;/keyword&gt;&lt;/keywords&gt;&lt;dates&gt;&lt;year&gt;2010&lt;/year&gt;&lt;/dates&gt;&lt;isbn&gt;1015-3837&lt;/isbn&gt;&lt;accession-num&gt;20523027&lt;/accession-num&gt;&lt;urls&gt;&lt;/urls&gt;&lt;electronic-resource-num&gt;10.1159/000299475&lt;/electronic-resource-num&gt;&lt;remote-database-provider&gt;NLM&lt;/remote-database-provider&gt;&lt;research-notes&gt;Only included pregnancies with birthweight &amp;gt;4000g&lt;/research-notes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13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5B95C6A1" w14:textId="77777777" w:rsidR="004B5BAD" w:rsidRDefault="004B5BAD" w:rsidP="00E6317A">
            <w:r>
              <w:t>High risk, o</w:t>
            </w:r>
            <w:r w:rsidRPr="0078245A">
              <w:t>nly included pregnancies with birthweight &gt;4000g</w:t>
            </w:r>
          </w:p>
        </w:tc>
      </w:tr>
      <w:tr w:rsidR="004B5BAD" w14:paraId="0BEE9101" w14:textId="77777777" w:rsidTr="00E6317A">
        <w:tc>
          <w:tcPr>
            <w:tcW w:w="4106" w:type="dxa"/>
          </w:tcPr>
          <w:p w14:paraId="2B1168B0" w14:textId="77777777" w:rsidR="004B5BAD" w:rsidRPr="00152766" w:rsidRDefault="004B5BAD" w:rsidP="00E6317A">
            <w:pPr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Jazayeri</w:t>
            </w:r>
            <w:proofErr w:type="spellEnd"/>
            <w:r>
              <w:rPr>
                <w:b/>
                <w:bCs/>
              </w:rPr>
              <w:t xml:space="preserve"> et al , 2001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 xml:space="preserve"> ADDIN EN.CITE &lt;EndNote&gt;&lt;Cite&gt;&lt;Author&gt;Jazayeri&lt;/Author&gt;&lt;Year&gt;1999&lt;/Year&gt;&lt;RecNum&gt;47&lt;/RecNum&gt;&lt;DisplayText&gt;&lt;style face="superscript"&gt;14&lt;/style&gt;&lt;/DisplayText&gt;&lt;record&gt;&lt;rec-number&gt;47&lt;/rec-number&gt;&lt;foreign-keys&gt;&lt;key app="EN" db-id="adsv9r52ttpex6erwrqvsw0pwfrsasvft9z2" timestamp="1578416487"&gt;47&lt;/key&gt;&lt;/foreign-keys&gt;&lt;ref-type name="Journal Article"&gt;17&lt;/ref-type&gt;&lt;contributors&gt;&lt;authors&gt;&lt;author&gt;Jazayeri, A.&lt;/author&gt;&lt;author&gt;Heffron, J. A.&lt;/author&gt;&lt;author&gt;Phillips, R.&lt;/author&gt;&lt;author&gt;Spellacy, W. N.&lt;/author&gt;&lt;/authors&gt;&lt;/contributors&gt;&lt;auth-address&gt;Jazayeri, A. Department of Obstetrics and Gynecology, Louisiana State University Medical Center, Shreveport, USA.&lt;/auth-address&gt;&lt;titles&gt;&lt;title&gt;Macrosomia prediction using ultrasound fetal abdominal circumference of 35 centimeters or more&lt;/title&gt;&lt;secondary-title&gt;Obstetrics &amp;amp; Gynecology&lt;/secondary-title&gt;&lt;/titles&gt;&lt;periodical&gt;&lt;full-title&gt;Obstetrics &amp;amp; Gynecology&lt;/full-title&gt;&lt;/periodical&gt;&lt;pages&gt;523-6&lt;/pages&gt;&lt;volume&gt;93&lt;/volume&gt;&lt;number&gt;4&lt;/number&gt;&lt;dates&gt;&lt;year&gt;1999&lt;/year&gt;&lt;/dates&gt;&lt;accession-num&gt;10214826&lt;/accession-num&gt;&lt;urls&gt;&lt;related-urls&gt;&lt;url&gt;http://ovidsp.ovid.com/athens/ovidweb.cgi?T=JS&amp;amp;CSC=Y&amp;amp;NEWS=N&amp;amp;PAGE=fulltext&amp;amp;D=med4&amp;amp;AN=10214826&lt;/url&gt;&lt;url&gt;https://cambridge-primo.hosted.exlibrisgroup.com/openurl/44CAM/44CAM_services_page?sid=OVID:medline&amp;amp;id=pmid:10214826&amp;amp;id=doi:&amp;amp;issn=0029-7844&amp;amp;isbn=&amp;amp;volume=93&amp;amp;issue=4&amp;amp;spage=523&amp;amp;pages=523-6&amp;amp;date=1999&amp;amp;title=Obstetrics+%26+Gynecology&amp;amp;atitle=Macrosomia+prediction+using+ultrasound+fetal+abdominal+circumference+of+35+centimeters+or+more.&amp;amp;aulast=Jazayeri&amp;amp;pid=%3Cauthor%3EJazayeri+A%3BHeffron+JA%3BPhillips+R%3BSpellacy+WN%3C%2Fauthor%3E%3CAN%3E10214826%3C%2FAN%3E%3CDT%3EJournal+Article%3C%2FDT%3E&lt;/url&gt;&lt;/related-urls&gt;&lt;/urls&gt;&lt;remote-database-name&gt;MEDLINE&lt;/remote-database-name&gt;&lt;remote-database-provider&gt;Ovid Technologies&lt;/remote-database-provider&gt;&lt;research-notes&gt;Case-control&lt;/research-notes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14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55E9F87C" w14:textId="77777777" w:rsidR="004B5BAD" w:rsidRDefault="004B5BAD" w:rsidP="00E6317A">
            <w:r>
              <w:t>Case-control study</w:t>
            </w:r>
          </w:p>
        </w:tc>
      </w:tr>
      <w:tr w:rsidR="004B5BAD" w14:paraId="798E8167" w14:textId="77777777" w:rsidTr="00E6317A">
        <w:tc>
          <w:tcPr>
            <w:tcW w:w="4106" w:type="dxa"/>
          </w:tcPr>
          <w:p w14:paraId="5A3D92AD" w14:textId="77777777" w:rsidR="004B5BAD" w:rsidRPr="00152766" w:rsidRDefault="004B5BAD" w:rsidP="00E6317A">
            <w:pPr>
              <w:rPr>
                <w:b/>
                <w:bCs/>
              </w:rPr>
            </w:pPr>
            <w:r>
              <w:rPr>
                <w:b/>
                <w:bCs/>
              </w:rPr>
              <w:t>King et al, 2012</w:t>
            </w:r>
            <w:r>
              <w:rPr>
                <w:b/>
                <w:bCs/>
              </w:rPr>
              <w:fldChar w:fldCharType="begin">
                <w:fldData xml:space="preserve">PEVuZE5vdGU+PENpdGU+PEF1dGhvcj5LaW5nPC9BdXRob3I+PFllYXI+MjAxMjwvWWVhcj48UmVj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W5nPC9BdXRob3I+PFllYXI+MjAxMjwvWWVhcj48UmVj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15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0730E359" w14:textId="77777777" w:rsidR="004B5BAD" w:rsidRDefault="004B5BAD" w:rsidP="00E6317A">
            <w:r>
              <w:t>N</w:t>
            </w:r>
            <w:r w:rsidRPr="00581161">
              <w:t>o data available to generate 2x2 tables</w:t>
            </w:r>
          </w:p>
        </w:tc>
      </w:tr>
      <w:tr w:rsidR="004B5BAD" w14:paraId="039CB916" w14:textId="77777777" w:rsidTr="00E6317A">
        <w:tc>
          <w:tcPr>
            <w:tcW w:w="4106" w:type="dxa"/>
          </w:tcPr>
          <w:p w14:paraId="6B0755D6" w14:textId="77777777" w:rsidR="004B5BAD" w:rsidRPr="00152766" w:rsidRDefault="004B5BAD" w:rsidP="00E6317A">
            <w:pPr>
              <w:rPr>
                <w:b/>
                <w:bCs/>
              </w:rPr>
            </w:pPr>
            <w:r>
              <w:rPr>
                <w:b/>
                <w:bCs/>
              </w:rPr>
              <w:t>Lindell et al, 2012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 xml:space="preserve"> ADDIN EN.CITE &lt;EndNote&gt;&lt;Cite&gt;&lt;Author&gt;Lindell&lt;/Author&gt;&lt;Year&gt;2012&lt;/Year&gt;&lt;RecNum&gt;54&lt;/RecNum&gt;&lt;DisplayText&gt;&lt;style face="superscript"&gt;16&lt;/style&gt;&lt;/DisplayText&gt;&lt;record&gt;&lt;rec-number&gt;54&lt;/rec-number&gt;&lt;foreign-keys&gt;&lt;key app="EN" db-id="adsv9r52ttpex6erwrqvsw0pwfrsasvft9z2" timestamp="1578416491"&gt;54&lt;/key&gt;&lt;/foreign-keys&gt;&lt;ref-type name="Journal Article"&gt;17&lt;/ref-type&gt;&lt;contributors&gt;&lt;authors&gt;&lt;author&gt;Lindell, G.&lt;/author&gt;&lt;author&gt;K. Allen K&lt;/author&gt;&lt;author&gt;Marsal, K.&lt;/author&gt;&lt;/authors&gt;&lt;/contributors&gt;&lt;auth-address&gt;(Lindell, Marsal) Department of Obstetrics and Gynecology, Clinical Sciences Lund, University Hospital of Skane, 22185 Lund, Sweden (KAllen) Center for Reproduction Epidemiology, Tornblad Institute, Lund University, Lund, Sweden&lt;/auth-address&gt;&lt;titles&gt;&lt;title&gt;Ultrasound weight estimation of large fetuses&lt;/title&gt;&lt;secondary-title&gt;Acta Obstetricia et Gynecologica Scandinavica&lt;/secondary-title&gt;&lt;/titles&gt;&lt;periodical&gt;&lt;full-title&gt;Acta Obstetricia et Gynecologica Scandinavica&lt;/full-title&gt;&lt;/periodical&gt;&lt;pages&gt;1218-1225&lt;/pages&gt;&lt;volume&gt;91&lt;/volume&gt;&lt;number&gt;10&lt;/number&gt;&lt;dates&gt;&lt;year&gt;2012&lt;/year&gt;&lt;pub-dates&gt;&lt;date&gt;October&lt;/date&gt;&lt;/pub-dates&gt;&lt;/dates&gt;&lt;accession-num&gt;365682283&lt;/accession-num&gt;&lt;urls&gt;&lt;related-urls&gt;&lt;url&gt;http://ovidsp.ovid.com/athens/ovidweb.cgi?T=JS&amp;amp;CSC=Y&amp;amp;NEWS=N&amp;amp;PAGE=fulltext&amp;amp;D=emed14&amp;amp;AN=365682283&lt;/url&gt;&lt;url&gt;https://cambridge-primo.hosted.exlibrisgroup.com/openurl/44CAM/44CAM_services_page?sid=OVID:embase&amp;amp;id=pmid:22762512&amp;amp;id=doi:10.1111%2Fj.1600-0412.2012.01495.x&amp;amp;issn=0001-6349&amp;amp;isbn=&amp;amp;volume=91&amp;amp;issue=10&amp;amp;spage=1218&amp;amp;pages=1218-1225&amp;amp;date=2012&amp;amp;title=Acta+Obstetricia+et+Gynecologica+Scandinavica&amp;amp;atitle=Ultrasound+weight+estimation+of+large+fetuses&amp;amp;aulast=Lindell&amp;amp;pid=%3Cauthor%3ELindell+G.%3BKAllen+K.%3BMarsal+K.%3C%2Fauthor%3E%3CAN%3E365682283%3C%2FAN%3E%3CDT%3EArticle%3C%2FDT%3E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16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1374D1AE" w14:textId="77777777" w:rsidR="004B5BAD" w:rsidRDefault="004B5BAD" w:rsidP="00E6317A">
            <w:r>
              <w:t>High risk, only in</w:t>
            </w:r>
            <w:r w:rsidRPr="0078245A">
              <w:t xml:space="preserve">cluded </w:t>
            </w:r>
            <w:r>
              <w:t xml:space="preserve">pregnancies </w:t>
            </w:r>
            <w:r w:rsidRPr="0078245A">
              <w:t>with suspected LGA</w:t>
            </w:r>
          </w:p>
        </w:tc>
      </w:tr>
      <w:tr w:rsidR="004B5BAD" w14:paraId="1C24CCA4" w14:textId="77777777" w:rsidTr="00E6317A">
        <w:tc>
          <w:tcPr>
            <w:tcW w:w="4106" w:type="dxa"/>
          </w:tcPr>
          <w:p w14:paraId="2E752F4D" w14:textId="77777777" w:rsidR="004B5BAD" w:rsidRPr="00152766" w:rsidRDefault="004B5BAD" w:rsidP="00E6317A">
            <w:pPr>
              <w:rPr>
                <w:b/>
                <w:bCs/>
              </w:rPr>
            </w:pPr>
            <w:r>
              <w:rPr>
                <w:b/>
                <w:bCs/>
              </w:rPr>
              <w:t>Lindell et al, 2013</w:t>
            </w:r>
            <w:r>
              <w:rPr>
                <w:b/>
                <w:bCs/>
              </w:rPr>
              <w:fldChar w:fldCharType="begin">
                <w:fldData xml:space="preserve">PEVuZE5vdGU+PENpdGU+PEF1dGhvcj5MaW5kZWxsPC9BdXRob3I+PFllYXI+MjAxMzwvWWVhcj48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MaW5kZWxsPC9BdXRob3I+PFllYXI+MjAxMzwvWWVhcj48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17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60A45A30" w14:textId="77777777" w:rsidR="004B5BAD" w:rsidRDefault="004B5BAD" w:rsidP="00E6317A">
            <w:r>
              <w:t>N</w:t>
            </w:r>
            <w:r w:rsidRPr="00581161">
              <w:t>o data available to generate 2x2 tables</w:t>
            </w:r>
          </w:p>
        </w:tc>
      </w:tr>
      <w:tr w:rsidR="004B5BAD" w14:paraId="10659F8F" w14:textId="77777777" w:rsidTr="00E6317A">
        <w:tc>
          <w:tcPr>
            <w:tcW w:w="4106" w:type="dxa"/>
          </w:tcPr>
          <w:p w14:paraId="4ACB63F4" w14:textId="77777777" w:rsidR="004B5BAD" w:rsidRPr="00152766" w:rsidRDefault="004B5BAD" w:rsidP="00E6317A">
            <w:pPr>
              <w:rPr>
                <w:b/>
                <w:bCs/>
              </w:rPr>
            </w:pPr>
            <w:r>
              <w:rPr>
                <w:b/>
                <w:bCs/>
              </w:rPr>
              <w:t>Little et al, 2012</w:t>
            </w:r>
            <w:r>
              <w:rPr>
                <w:b/>
                <w:bCs/>
              </w:rPr>
              <w:fldChar w:fldCharType="begin">
                <w:fldData xml:space="preserve">PEVuZE5vdGU+PENpdGU+PEF1dGhvcj5MaXR0bGU8L0F1dGhvcj48WWVhcj4yMDEyPC9ZZWFyPjxS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MaXR0bGU8L0F1dGhvcj48WWVhcj4yMDEyPC9ZZWFyPjxS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18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77C66034" w14:textId="77777777" w:rsidR="004B5BAD" w:rsidRDefault="004B5BAD" w:rsidP="00E6317A">
            <w:r>
              <w:t>N</w:t>
            </w:r>
            <w:r w:rsidRPr="00581161">
              <w:t>o data available to generate 2x2 tables</w:t>
            </w:r>
          </w:p>
        </w:tc>
      </w:tr>
      <w:tr w:rsidR="004B5BAD" w14:paraId="2CFA7DBC" w14:textId="77777777" w:rsidTr="00E6317A">
        <w:tc>
          <w:tcPr>
            <w:tcW w:w="4106" w:type="dxa"/>
          </w:tcPr>
          <w:p w14:paraId="25A6DD62" w14:textId="77777777" w:rsidR="004B5BAD" w:rsidRPr="00152766" w:rsidRDefault="004B5BAD" w:rsidP="00E6317A">
            <w:pPr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Mazouni</w:t>
            </w:r>
            <w:proofErr w:type="spellEnd"/>
            <w:r>
              <w:rPr>
                <w:b/>
                <w:bCs/>
              </w:rPr>
              <w:t xml:space="preserve"> et al, 2007</w:t>
            </w:r>
            <w:r>
              <w:rPr>
                <w:b/>
                <w:bCs/>
              </w:rPr>
              <w:fldChar w:fldCharType="begin">
                <w:fldData xml:space="preserve">PEVuZE5vdGU+PENpdGU+PEF1dGhvcj5NYXpvdW5pPC9BdXRob3I+PFllYXI+MjAwNzwvWWVhcj48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NYXpvdW5pPC9BdXRob3I+PFllYXI+MjAwNzwvWWVhcj48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160550">
              <w:rPr>
                <w:b/>
                <w:bCs/>
                <w:noProof/>
                <w:vertAlign w:val="superscript"/>
              </w:rPr>
              <w:t>19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0D87C76E" w14:textId="77777777" w:rsidR="004B5BAD" w:rsidRDefault="004B5BAD" w:rsidP="00E6317A">
            <w:r>
              <w:t>High risk, only in</w:t>
            </w:r>
            <w:r w:rsidRPr="0078245A">
              <w:t xml:space="preserve">cluded </w:t>
            </w:r>
            <w:r>
              <w:t xml:space="preserve">pregnancies </w:t>
            </w:r>
            <w:r w:rsidRPr="0078245A">
              <w:t>with suspected LGA</w:t>
            </w:r>
          </w:p>
        </w:tc>
      </w:tr>
      <w:tr w:rsidR="004B5BAD" w14:paraId="2226E8B6" w14:textId="77777777" w:rsidTr="00E6317A">
        <w:tc>
          <w:tcPr>
            <w:tcW w:w="4106" w:type="dxa"/>
          </w:tcPr>
          <w:p w14:paraId="20B666AC" w14:textId="77777777" w:rsidR="004B5BAD" w:rsidRPr="00E7580A" w:rsidRDefault="004B5BAD" w:rsidP="00E6317A">
            <w:pPr>
              <w:rPr>
                <w:b/>
                <w:bCs/>
              </w:rPr>
            </w:pPr>
            <w:r w:rsidRPr="00E7580A">
              <w:rPr>
                <w:b/>
                <w:bCs/>
              </w:rPr>
              <w:lastRenderedPageBreak/>
              <w:t>Melamed et al, 2010</w:t>
            </w:r>
            <w:r>
              <w:rPr>
                <w:b/>
                <w:bCs/>
              </w:rPr>
              <w:fldChar w:fldCharType="begin">
                <w:fldData xml:space="preserve">PEVuZE5vdGU+PENpdGU+PEF1dGhvcj5NZWxhbWVkPC9BdXRob3I+PFllYXI+MjAxMDwvWWVhcj48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NZWxhbWVkPC9BdXRob3I+PFllYXI+MjAxMDwvWWVhcj48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E602DA">
              <w:rPr>
                <w:b/>
                <w:bCs/>
                <w:noProof/>
                <w:vertAlign w:val="superscript"/>
              </w:rPr>
              <w:t>20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108D9201" w14:textId="77777777" w:rsidR="004B5BAD" w:rsidRDefault="004B5BAD" w:rsidP="00E6317A">
            <w:r>
              <w:t>Case-control study</w:t>
            </w:r>
          </w:p>
        </w:tc>
      </w:tr>
      <w:tr w:rsidR="004B5BAD" w14:paraId="178503FB" w14:textId="77777777" w:rsidTr="00E6317A">
        <w:tc>
          <w:tcPr>
            <w:tcW w:w="4106" w:type="dxa"/>
          </w:tcPr>
          <w:p w14:paraId="49BA585F" w14:textId="77777777" w:rsidR="004B5BAD" w:rsidRPr="00E7580A" w:rsidRDefault="004B5BAD" w:rsidP="00E6317A">
            <w:pPr>
              <w:rPr>
                <w:b/>
                <w:bCs/>
              </w:rPr>
            </w:pPr>
            <w:proofErr w:type="spellStart"/>
            <w:r w:rsidRPr="00E7580A">
              <w:rPr>
                <w:b/>
                <w:bCs/>
              </w:rPr>
              <w:t>Mongelli</w:t>
            </w:r>
            <w:proofErr w:type="spellEnd"/>
            <w:r w:rsidRPr="00E7580A">
              <w:rPr>
                <w:b/>
                <w:bCs/>
              </w:rPr>
              <w:t xml:space="preserve"> et al, 2005</w:t>
            </w:r>
            <w:r>
              <w:rPr>
                <w:b/>
                <w:bCs/>
              </w:rPr>
              <w:fldChar w:fldCharType="begin">
                <w:fldData xml:space="preserve">PEVuZE5vdGU+PENpdGU+PEF1dGhvcj5Nb25nZWxsaTwvQXV0aG9yPjxZZWFyPjIwMDU8L1llYXI+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Nb25nZWxsaTwvQXV0aG9yPjxZZWFyPjIwMDU8L1llYXI+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E602DA">
              <w:rPr>
                <w:b/>
                <w:bCs/>
                <w:noProof/>
                <w:vertAlign w:val="superscript"/>
              </w:rPr>
              <w:t>21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0CDD0E94" w14:textId="77777777" w:rsidR="004B5BAD" w:rsidRDefault="004B5BAD" w:rsidP="00E6317A">
            <w:r>
              <w:t>N</w:t>
            </w:r>
            <w:r w:rsidRPr="00581161">
              <w:t>o data available to generate 2x2 tables</w:t>
            </w:r>
          </w:p>
        </w:tc>
      </w:tr>
      <w:tr w:rsidR="004B5BAD" w14:paraId="0DB5C249" w14:textId="77777777" w:rsidTr="00E6317A">
        <w:tc>
          <w:tcPr>
            <w:tcW w:w="4106" w:type="dxa"/>
          </w:tcPr>
          <w:p w14:paraId="64F68135" w14:textId="77777777" w:rsidR="004B5BAD" w:rsidRPr="00E7580A" w:rsidRDefault="004B5BAD" w:rsidP="00E6317A">
            <w:pPr>
              <w:rPr>
                <w:b/>
                <w:bCs/>
              </w:rPr>
            </w:pPr>
            <w:r>
              <w:rPr>
                <w:b/>
                <w:bCs/>
              </w:rPr>
              <w:t>Moore et al, 2015</w:t>
            </w:r>
            <w:r>
              <w:rPr>
                <w:b/>
                <w:bCs/>
              </w:rPr>
              <w:fldChar w:fldCharType="begin">
                <w:fldData xml:space="preserve">PEVuZE5vdGU+PENpdGU+PEF1dGhvcj5Nb29yZTwvQXV0aG9yPjxZZWFyPjIwMTU8L1llYXI+PFJl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Nb29yZTwvQXV0aG9yPjxZZWFyPjIwMTU8L1llYXI+PFJl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E602DA">
              <w:rPr>
                <w:b/>
                <w:bCs/>
                <w:noProof/>
                <w:vertAlign w:val="superscript"/>
              </w:rPr>
              <w:t>22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5FC7C3F7" w14:textId="77777777" w:rsidR="004B5BAD" w:rsidRDefault="004B5BAD" w:rsidP="00E6317A">
            <w:r>
              <w:t>High risk, o</w:t>
            </w:r>
            <w:r w:rsidRPr="00E7580A">
              <w:t>nly included patients with gestational diabetes.</w:t>
            </w:r>
          </w:p>
        </w:tc>
      </w:tr>
      <w:tr w:rsidR="004B5BAD" w14:paraId="17AF2790" w14:textId="77777777" w:rsidTr="00E6317A">
        <w:tc>
          <w:tcPr>
            <w:tcW w:w="4106" w:type="dxa"/>
          </w:tcPr>
          <w:p w14:paraId="10EB1F0C" w14:textId="77777777" w:rsidR="004B5BAD" w:rsidRPr="00E7580A" w:rsidRDefault="004B5BAD" w:rsidP="00E6317A">
            <w:pPr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Ocer</w:t>
            </w:r>
            <w:proofErr w:type="spellEnd"/>
            <w:r>
              <w:rPr>
                <w:b/>
                <w:bCs/>
              </w:rPr>
              <w:t xml:space="preserve"> et al, 1999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 xml:space="preserve"> ADDIN EN.CITE &lt;EndNote&gt;&lt;Cite&gt;&lt;Author&gt;Ocer&lt;/Author&gt;&lt;Year&gt;1999&lt;/Year&gt;&lt;RecNum&gt;72&lt;/RecNum&gt;&lt;DisplayText&gt;&lt;style face="superscript"&gt;23&lt;/style&gt;&lt;/DisplayText&gt;&lt;record&gt;&lt;rec-number&gt;72&lt;/rec-number&gt;&lt;foreign-keys&gt;&lt;key app="EN" db-id="adsv9r52ttpex6erwrqvsw0pwfrsasvft9z2" timestamp="1578416494"&gt;72&lt;/key&gt;&lt;/foreign-keys&gt;&lt;ref-type name="Journal Article"&gt;17&lt;/ref-type&gt;&lt;contributors&gt;&lt;authors&gt;&lt;author&gt;Ocer, F.&lt;/author&gt;&lt;author&gt;Kaleli, S.&lt;/author&gt;&lt;author&gt;Budak, E.&lt;/author&gt;&lt;author&gt;Oral, E.&lt;/author&gt;&lt;/authors&gt;&lt;/contributors&gt;&lt;auth-address&gt;Ocer, F. Department of Obstetrics and Gynaecology, Cerrahpasa Medical Faculty, Istanbul University, Turkey. focer@bnet.net.tr&lt;/auth-address&gt;&lt;titles&gt;&lt;title&gt;Fetal weight estimation and prediction of fetal macrosomia in non-diabetic pregnant women&lt;/title&gt;&lt;secondary-title&gt;European Journal of Obstetrics, Gynecology, &amp;amp; Reproductive Biology&lt;/secondary-title&gt;&lt;/titles&gt;&lt;periodical&gt;&lt;full-title&gt;European Journal of Obstetrics, Gynecology, &amp;amp; Reproductive Biology&lt;/full-title&gt;&lt;/periodical&gt;&lt;pages&gt;47-52&lt;/pages&gt;&lt;volume&gt;83&lt;/volume&gt;&lt;number&gt;1&lt;/number&gt;&lt;dates&gt;&lt;year&gt;1999&lt;/year&gt;&lt;/dates&gt;&lt;accession-num&gt;10221609&lt;/accession-num&gt;&lt;urls&gt;&lt;related-urls&gt;&lt;url&gt;http://ovidsp.ovid.com/athens/ovidweb.cgi?T=JS&amp;amp;CSC=Y&amp;amp;NEWS=N&amp;amp;PAGE=fulltext&amp;amp;D=med4&amp;amp;AN=10221609&lt;/url&gt;&lt;url&gt;https://cambridge-primo.hosted.exlibrisgroup.com/openurl/44CAM/44CAM_services_page?sid=OVID:medline&amp;amp;id=pmid:10221609&amp;amp;id=doi:&amp;amp;issn=0301-2115&amp;amp;isbn=&amp;amp;volume=83&amp;amp;issue=1&amp;amp;spage=47&amp;amp;pages=47-52&amp;amp;date=1999&amp;amp;title=European+Journal+of+Obstetrics%2C+Gynecology%2C+%26+Reproductive+Biology&amp;amp;atitle=Fetal+weight+estimation+and+prediction+of+fetal+macrosomia+in+non-diabetic+pregnant+women.&amp;amp;aulast=Ocer&amp;amp;pid=%3Cauthor%3EOcer+F%3BKaleli+S%3BBudak+E%3BOral+E%3C%2Fauthor%3E%3CAN%3E10221609%3C%2FAN%3E%3CDT%3EJournal+Article%3C%2FDT%3E&lt;/url&gt;&lt;/related-urls&gt;&lt;/urls&gt;&lt;remote-database-name&gt;MEDLINE&lt;/remote-database-name&gt;&lt;remote-database-provider&gt;Ovid Technologies&lt;/remote-database-provider&gt;&lt;research-notes&gt;Case-control&lt;/research-notes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Pr="00E602DA">
              <w:rPr>
                <w:b/>
                <w:bCs/>
                <w:noProof/>
                <w:vertAlign w:val="superscript"/>
              </w:rPr>
              <w:t>23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2712CF80" w14:textId="77777777" w:rsidR="004B5BAD" w:rsidRDefault="004B5BAD" w:rsidP="00E6317A">
            <w:r>
              <w:t>Case-control study</w:t>
            </w:r>
          </w:p>
        </w:tc>
      </w:tr>
      <w:tr w:rsidR="004B5BAD" w14:paraId="48F7A6C5" w14:textId="77777777" w:rsidTr="00E6317A">
        <w:tc>
          <w:tcPr>
            <w:tcW w:w="4106" w:type="dxa"/>
          </w:tcPr>
          <w:p w14:paraId="358D6C6C" w14:textId="77777777" w:rsidR="004B5BAD" w:rsidRPr="00E7580A" w:rsidRDefault="004B5BAD" w:rsidP="00E6317A">
            <w:pPr>
              <w:rPr>
                <w:b/>
                <w:bCs/>
              </w:rPr>
            </w:pPr>
            <w:r>
              <w:rPr>
                <w:b/>
                <w:bCs/>
              </w:rPr>
              <w:t>Parra Saavedra et al, 2015</w:t>
            </w:r>
            <w:r>
              <w:rPr>
                <w:b/>
                <w:bCs/>
              </w:rPr>
              <w:fldChar w:fldCharType="begin">
                <w:fldData xml:space="preserve">PEVuZE5vdGU+PENpdGU+PEF1dGhvcj5QYXJyYSBTYWF2ZWRyYTwvQXV0aG9yPjxZZWFyPjIwMTU8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QYXJyYSBTYWF2ZWRyYTwvQXV0aG9yPjxZZWFyPjIwMTU8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E602DA">
              <w:rPr>
                <w:b/>
                <w:bCs/>
                <w:noProof/>
                <w:vertAlign w:val="superscript"/>
              </w:rPr>
              <w:t>24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0D852C0D" w14:textId="77777777" w:rsidR="004B5BAD" w:rsidRDefault="004B5BAD" w:rsidP="00E6317A">
            <w:r w:rsidRPr="00E7580A">
              <w:t>Abstract - Not enough data to generate 2x2 tables</w:t>
            </w:r>
          </w:p>
        </w:tc>
      </w:tr>
      <w:tr w:rsidR="004B5BAD" w14:paraId="16F35AF8" w14:textId="77777777" w:rsidTr="00E6317A">
        <w:tc>
          <w:tcPr>
            <w:tcW w:w="4106" w:type="dxa"/>
          </w:tcPr>
          <w:p w14:paraId="5FC5A84F" w14:textId="77777777" w:rsidR="004B5BAD" w:rsidRPr="00E7580A" w:rsidRDefault="004B5BAD" w:rsidP="00E6317A">
            <w:pPr>
              <w:rPr>
                <w:b/>
                <w:bCs/>
              </w:rPr>
            </w:pPr>
            <w:r>
              <w:rPr>
                <w:b/>
                <w:bCs/>
              </w:rPr>
              <w:t>Parry et al, 2000</w:t>
            </w:r>
            <w:r>
              <w:rPr>
                <w:b/>
                <w:bCs/>
              </w:rPr>
              <w:fldChar w:fldCharType="begin">
                <w:fldData xml:space="preserve">PEVuZE5vdGU+PENpdGU+PEF1dGhvcj5QYXJyeTwvQXV0aG9yPjxZZWFyPjIwMDA8L1llYXI+PFJl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QYXJyeTwvQXV0aG9yPjxZZWFyPjIwMDA8L1llYXI+PFJl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E602DA">
              <w:rPr>
                <w:b/>
                <w:bCs/>
                <w:noProof/>
                <w:vertAlign w:val="superscript"/>
              </w:rPr>
              <w:t>25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3CD6C93F" w14:textId="77777777" w:rsidR="004B5BAD" w:rsidRDefault="004B5BAD" w:rsidP="00E6317A">
            <w:r>
              <w:t>High risk, o</w:t>
            </w:r>
            <w:r w:rsidRPr="00E7580A">
              <w:t>nly included pregnancies with EFW &gt;4000g</w:t>
            </w:r>
          </w:p>
        </w:tc>
      </w:tr>
      <w:tr w:rsidR="004B5BAD" w14:paraId="3C3C18A6" w14:textId="77777777" w:rsidTr="00E6317A">
        <w:tc>
          <w:tcPr>
            <w:tcW w:w="4106" w:type="dxa"/>
          </w:tcPr>
          <w:p w14:paraId="10F590D9" w14:textId="77777777" w:rsidR="004B5BAD" w:rsidRPr="00E7580A" w:rsidRDefault="004B5BAD" w:rsidP="00E6317A">
            <w:pPr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Pilalis</w:t>
            </w:r>
            <w:proofErr w:type="spellEnd"/>
            <w:r>
              <w:rPr>
                <w:b/>
                <w:bCs/>
              </w:rPr>
              <w:t xml:space="preserve"> et </w:t>
            </w:r>
            <w:proofErr w:type="gramStart"/>
            <w:r>
              <w:rPr>
                <w:b/>
                <w:bCs/>
              </w:rPr>
              <w:t>al,  2012</w:t>
            </w:r>
            <w:proofErr w:type="gramEnd"/>
            <w:r>
              <w:rPr>
                <w:b/>
                <w:bCs/>
              </w:rPr>
              <w:fldChar w:fldCharType="begin">
                <w:fldData xml:space="preserve">PEVuZE5vdGU+PENpdGU+PEF1dGhvcj5QaWxhbGlzPC9BdXRob3I+PFllYXI+MjAxMjwvWWVhcj48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QaWxhbGlzPC9BdXRob3I+PFllYXI+MjAxMjwvWWVhcj48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E602DA">
              <w:rPr>
                <w:b/>
                <w:bCs/>
                <w:noProof/>
                <w:vertAlign w:val="superscript"/>
              </w:rPr>
              <w:t>26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37C28383" w14:textId="77777777" w:rsidR="004B5BAD" w:rsidRDefault="004B5BAD" w:rsidP="00E6317A">
            <w:r>
              <w:t>N</w:t>
            </w:r>
            <w:r w:rsidRPr="00581161">
              <w:t>o data available to generate 2x2 tables</w:t>
            </w:r>
          </w:p>
        </w:tc>
      </w:tr>
      <w:tr w:rsidR="004B5BAD" w14:paraId="5C278894" w14:textId="77777777" w:rsidTr="00E6317A">
        <w:tc>
          <w:tcPr>
            <w:tcW w:w="4106" w:type="dxa"/>
          </w:tcPr>
          <w:p w14:paraId="688A6CE6" w14:textId="77777777" w:rsidR="004B5BAD" w:rsidRPr="00E7580A" w:rsidRDefault="004B5BAD" w:rsidP="00E6317A">
            <w:pPr>
              <w:rPr>
                <w:b/>
                <w:bCs/>
              </w:rPr>
            </w:pPr>
            <w:proofErr w:type="spellStart"/>
            <w:r w:rsidRPr="00E7580A">
              <w:rPr>
                <w:b/>
                <w:bCs/>
              </w:rPr>
              <w:t>Rotmensch</w:t>
            </w:r>
            <w:proofErr w:type="spellEnd"/>
            <w:r>
              <w:rPr>
                <w:b/>
                <w:bCs/>
              </w:rPr>
              <w:t xml:space="preserve"> et </w:t>
            </w:r>
            <w:proofErr w:type="gramStart"/>
            <w:r>
              <w:rPr>
                <w:b/>
                <w:bCs/>
              </w:rPr>
              <w:t>al ,</w:t>
            </w:r>
            <w:proofErr w:type="gramEnd"/>
            <w:r>
              <w:rPr>
                <w:b/>
                <w:bCs/>
              </w:rPr>
              <w:t xml:space="preserve"> 1999</w:t>
            </w:r>
            <w:r>
              <w:rPr>
                <w:b/>
                <w:bCs/>
              </w:rPr>
              <w:fldChar w:fldCharType="begin">
                <w:fldData xml:space="preserve">PEVuZE5vdGU+PENpdGU+PEF1dGhvcj5Sb3RtZW5zY2g8L0F1dGhvcj48WWVhcj4xOTk5PC9ZZWFy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Sb3RtZW5zY2g8L0F1dGhvcj48WWVhcj4xOTk5PC9ZZWFy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E602DA">
              <w:rPr>
                <w:b/>
                <w:bCs/>
                <w:noProof/>
                <w:vertAlign w:val="superscript"/>
              </w:rPr>
              <w:t>27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2180902B" w14:textId="77777777" w:rsidR="004B5BAD" w:rsidRDefault="004B5BAD" w:rsidP="00E6317A">
            <w:r>
              <w:t>Intrapartum only</w:t>
            </w:r>
          </w:p>
        </w:tc>
      </w:tr>
      <w:tr w:rsidR="004B5BAD" w14:paraId="7F8A81E1" w14:textId="77777777" w:rsidTr="00E6317A">
        <w:tc>
          <w:tcPr>
            <w:tcW w:w="4106" w:type="dxa"/>
          </w:tcPr>
          <w:p w14:paraId="73AF7020" w14:textId="77777777" w:rsidR="004B5BAD" w:rsidRPr="00E7580A" w:rsidRDefault="004B5BAD" w:rsidP="00E6317A">
            <w:pPr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Santolaya-Forgas</w:t>
            </w:r>
            <w:proofErr w:type="spellEnd"/>
            <w:r>
              <w:rPr>
                <w:b/>
                <w:bCs/>
              </w:rPr>
              <w:t>, 1994</w:t>
            </w:r>
            <w:r>
              <w:rPr>
                <w:b/>
                <w:bCs/>
              </w:rPr>
              <w:fldChar w:fldCharType="begin">
                <w:fldData xml:space="preserve">PEVuZE5vdGU+PENpdGU+PEF1dGhvcj5TYW50b2xheWEtRm9yZ2FzPC9BdXRob3I+PFllYXI+MTk5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TYW50b2xheWEtRm9yZ2FzPC9BdXRob3I+PFllYXI+MTk5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E602DA">
              <w:rPr>
                <w:b/>
                <w:bCs/>
                <w:noProof/>
                <w:vertAlign w:val="superscript"/>
              </w:rPr>
              <w:t>28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2C6D7E14" w14:textId="77777777" w:rsidR="004B5BAD" w:rsidRDefault="004B5BAD" w:rsidP="00E6317A">
            <w:r>
              <w:t>Intrapartum only</w:t>
            </w:r>
          </w:p>
        </w:tc>
      </w:tr>
      <w:tr w:rsidR="004B5BAD" w14:paraId="012E4021" w14:textId="77777777" w:rsidTr="00E6317A">
        <w:tc>
          <w:tcPr>
            <w:tcW w:w="4106" w:type="dxa"/>
          </w:tcPr>
          <w:p w14:paraId="7FA592EA" w14:textId="77777777" w:rsidR="004B5BAD" w:rsidRPr="00E7580A" w:rsidRDefault="004B5BAD" w:rsidP="00E6317A">
            <w:pPr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Sood</w:t>
            </w:r>
            <w:proofErr w:type="spellEnd"/>
            <w:r>
              <w:rPr>
                <w:b/>
                <w:bCs/>
              </w:rPr>
              <w:t xml:space="preserve"> et al, 1995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 xml:space="preserve"> ADDIN EN.CITE &lt;EndNote&gt;&lt;Cite&gt;&lt;Author&gt;Sood&lt;/Author&gt;&lt;Year&gt;1995&lt;/Year&gt;&lt;RecNum&gt;92&lt;/RecNum&gt;&lt;DisplayText&gt;&lt;style face="superscript"&gt;29&lt;/style&gt;&lt;/DisplayText&gt;&lt;record&gt;&lt;rec-number&gt;92&lt;/rec-number&gt;&lt;foreign-keys&gt;&lt;key app="EN" db-id="adsv9r52ttpex6erwrqvsw0pwfrsasvft9z2" timestamp="1578416495"&gt;92&lt;/key&gt;&lt;/foreign-keys&gt;&lt;ref-type name="Journal Article"&gt;17&lt;/ref-type&gt;&lt;contributors&gt;&lt;authors&gt;&lt;author&gt;Sood, A. K.&lt;/author&gt;&lt;author&gt;Yancey, M.&lt;/author&gt;&lt;author&gt;Richards, D.&lt;/author&gt;&lt;/authors&gt;&lt;/contributors&gt;&lt;auth-address&gt;Sood, A K. Department of Obstetrics and Gynecology, University of Florida College of Medicine, Gainesville, USA.&lt;/auth-address&gt;&lt;titles&gt;&lt;title&gt;Prediction of fetal macrosomia using humeral soft tissue thickness&lt;/title&gt;&lt;secondary-title&gt;Obstetrics &amp;amp; Gynecology&lt;/secondary-title&gt;&lt;/titles&gt;&lt;periodical&gt;&lt;full-title&gt;Obstetrics &amp;amp; Gynecology&lt;/full-title&gt;&lt;/periodical&gt;&lt;pages&gt;937-40&lt;/pages&gt;&lt;volume&gt;85&lt;/volume&gt;&lt;number&gt;6&lt;/number&gt;&lt;dates&gt;&lt;year&gt;1995&lt;/year&gt;&lt;/dates&gt;&lt;accession-num&gt;7770263&lt;/accession-num&gt;&lt;urls&gt;&lt;related-urls&gt;&lt;url&gt;http://ovidsp.ovid.com/athens/ovidweb.cgi?T=JS&amp;amp;CSC=Y&amp;amp;NEWS=N&amp;amp;PAGE=fulltext&amp;amp;D=med3&amp;amp;AN=7770263&lt;/url&gt;&lt;url&gt;https://cambridge-primo.hosted.exlibrisgroup.com/openurl/44CAM/44CAM_services_page?sid=OVID:medline&amp;amp;id=pmid:7770263&amp;amp;id=doi:&amp;amp;issn=0029-7844&amp;amp;isbn=&amp;amp;volume=85&amp;amp;issue=6&amp;amp;spage=937&amp;amp;pages=937-40&amp;amp;date=1995&amp;amp;title=Obstetrics+%26+Gynecology&amp;amp;atitle=Prediction+of+fetal+macrosomia+using+humeral+soft+tissue+thickness.&amp;amp;aulast=Sood&amp;amp;pid=%3Cauthor%3ESood+AK%3BYancey+M%3BRichards+D%3C%2Fauthor%3E%3CAN%3E7770263%3C%2FAN%3E%3CDT%3EJournal+Article%3C%2FDT%3E&lt;/url&gt;&lt;/related-urls&gt;&lt;/urls&gt;&lt;remote-database-name&gt;MEDLINE&lt;/remote-database-name&gt;&lt;remote-database-provider&gt;Ovid Technologies&lt;/remote-database-provider&gt;&lt;research-notes&gt;Intrapartum only&lt;/research-notes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Pr="00E602DA">
              <w:rPr>
                <w:b/>
                <w:bCs/>
                <w:noProof/>
                <w:vertAlign w:val="superscript"/>
              </w:rPr>
              <w:t>29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0E0216B8" w14:textId="77777777" w:rsidR="004B5BAD" w:rsidRDefault="004B5BAD" w:rsidP="00E6317A">
            <w:r>
              <w:t>Intrapartum only</w:t>
            </w:r>
          </w:p>
        </w:tc>
      </w:tr>
      <w:tr w:rsidR="004B5BAD" w14:paraId="7059214F" w14:textId="77777777" w:rsidTr="00E6317A">
        <w:tc>
          <w:tcPr>
            <w:tcW w:w="4106" w:type="dxa"/>
          </w:tcPr>
          <w:p w14:paraId="665ED6B3" w14:textId="77777777" w:rsidR="004B5BAD" w:rsidRPr="00E7580A" w:rsidRDefault="004B5BAD" w:rsidP="00E6317A">
            <w:pPr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Souka</w:t>
            </w:r>
            <w:proofErr w:type="spellEnd"/>
            <w:r>
              <w:rPr>
                <w:b/>
                <w:bCs/>
              </w:rPr>
              <w:t xml:space="preserve"> et al, 2013</w:t>
            </w:r>
            <w:r>
              <w:rPr>
                <w:b/>
                <w:bCs/>
              </w:rPr>
              <w:fldChar w:fldCharType="begin">
                <w:fldData xml:space="preserve">PEVuZE5vdGU+PENpdGU+PEF1dGhvcj5Tb3VrYTwvQXV0aG9yPjxZZWFyPjIwMTM8L1llYXI+PFJl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Tb3VrYTwvQXV0aG9yPjxZZWFyPjIwMTM8L1llYXI+PFJl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E602DA">
              <w:rPr>
                <w:b/>
                <w:bCs/>
                <w:noProof/>
                <w:vertAlign w:val="superscript"/>
              </w:rPr>
              <w:t>30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5F5F9161" w14:textId="77777777" w:rsidR="004B5BAD" w:rsidRDefault="004B5BAD" w:rsidP="00E6317A">
            <w:r>
              <w:t>N</w:t>
            </w:r>
            <w:r w:rsidRPr="00581161">
              <w:t>o data available to generate 2x2 tables</w:t>
            </w:r>
          </w:p>
        </w:tc>
      </w:tr>
      <w:tr w:rsidR="004B5BAD" w14:paraId="43863AA1" w14:textId="77777777" w:rsidTr="00E6317A">
        <w:tc>
          <w:tcPr>
            <w:tcW w:w="4106" w:type="dxa"/>
          </w:tcPr>
          <w:p w14:paraId="265FC332" w14:textId="77777777" w:rsidR="004B5BAD" w:rsidRPr="00E7580A" w:rsidRDefault="004B5BAD" w:rsidP="00E6317A">
            <w:pPr>
              <w:rPr>
                <w:b/>
                <w:bCs/>
              </w:rPr>
            </w:pPr>
            <w:r>
              <w:rPr>
                <w:b/>
                <w:bCs/>
              </w:rPr>
              <w:t>Valent et al, 2017</w:t>
            </w:r>
            <w:r>
              <w:rPr>
                <w:b/>
                <w:bCs/>
              </w:rPr>
              <w:fldChar w:fldCharType="begin">
                <w:fldData xml:space="preserve">PEVuZE5vdGU+PENpdGU+PEF1dGhvcj5WYWxlbnQ8L0F1dGhvcj48WWVhcj4yMDE3PC9ZZWFyPjxS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WYWxlbnQ8L0F1dGhvcj48WWVhcj4yMDE3PC9ZZWFyPjxS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Pr="00E602DA">
              <w:rPr>
                <w:b/>
                <w:bCs/>
                <w:noProof/>
                <w:vertAlign w:val="superscript"/>
              </w:rPr>
              <w:t>31</w:t>
            </w:r>
            <w:r>
              <w:rPr>
                <w:b/>
                <w:bCs/>
              </w:rPr>
              <w:fldChar w:fldCharType="end"/>
            </w:r>
          </w:p>
        </w:tc>
        <w:tc>
          <w:tcPr>
            <w:tcW w:w="9844" w:type="dxa"/>
          </w:tcPr>
          <w:p w14:paraId="42D0136E" w14:textId="77777777" w:rsidR="004B5BAD" w:rsidRDefault="004B5BAD" w:rsidP="00E6317A">
            <w:r>
              <w:t>High risk, only i</w:t>
            </w:r>
            <w:r w:rsidRPr="00E7580A">
              <w:t>ncluded pregnancies with diabetes mellitus</w:t>
            </w:r>
          </w:p>
        </w:tc>
      </w:tr>
    </w:tbl>
    <w:p w14:paraId="0F83F9E6" w14:textId="77777777" w:rsidR="004B5BAD" w:rsidRPr="00152766" w:rsidRDefault="004B5BAD" w:rsidP="004B5BAD"/>
    <w:p w14:paraId="5516A400" w14:textId="77777777" w:rsidR="004B5BAD" w:rsidRDefault="004B5BAD" w:rsidP="004B5BAD">
      <w:pPr>
        <w:spacing w:line="240" w:lineRule="auto"/>
        <w:jc w:val="left"/>
        <w:rPr>
          <w:b/>
          <w:bCs/>
        </w:rPr>
      </w:pPr>
    </w:p>
    <w:p w14:paraId="609E7DB9" w14:textId="77777777" w:rsidR="004B5BAD" w:rsidRPr="00E602DA" w:rsidRDefault="004B5BAD" w:rsidP="004B5BAD">
      <w:pPr>
        <w:spacing w:line="240" w:lineRule="auto"/>
        <w:jc w:val="left"/>
        <w:rPr>
          <w:b/>
          <w:bCs/>
        </w:rPr>
      </w:pPr>
      <w:r w:rsidRPr="00E602DA">
        <w:rPr>
          <w:b/>
          <w:bCs/>
        </w:rPr>
        <w:t xml:space="preserve">References of </w:t>
      </w:r>
      <w:r>
        <w:rPr>
          <w:b/>
          <w:bCs/>
        </w:rPr>
        <w:t>the s</w:t>
      </w:r>
      <w:r w:rsidRPr="00E602DA">
        <w:rPr>
          <w:b/>
          <w:bCs/>
        </w:rPr>
        <w:t>tudies excluded from the meta-analysis</w:t>
      </w:r>
    </w:p>
    <w:p w14:paraId="3B4A075C" w14:textId="77777777" w:rsidR="004B5BAD" w:rsidRDefault="004B5BAD" w:rsidP="004B5BAD">
      <w:pPr>
        <w:spacing w:line="240" w:lineRule="auto"/>
        <w:jc w:val="left"/>
      </w:pPr>
    </w:p>
    <w:p w14:paraId="22093681" w14:textId="77777777" w:rsidR="004B5BAD" w:rsidRPr="00E602DA" w:rsidRDefault="004B5BAD" w:rsidP="004B5BAD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602DA">
        <w:rPr>
          <w:noProof/>
        </w:rPr>
        <w:t>1.</w:t>
      </w:r>
      <w:r w:rsidRPr="00E602DA">
        <w:rPr>
          <w:noProof/>
        </w:rPr>
        <w:tab/>
        <w:t xml:space="preserve">H. Al-Inany, N. Alaa, M. Momtaz and M. Abdel Badii. Intrapartum prediction of macrosomia: accuracy of abdominal circumference estimation. </w:t>
      </w:r>
      <w:r w:rsidRPr="00E602DA">
        <w:rPr>
          <w:i/>
          <w:noProof/>
        </w:rPr>
        <w:t xml:space="preserve">Gynecologic &amp; Obstetric Investigation </w:t>
      </w:r>
      <w:r w:rsidRPr="00E602DA">
        <w:rPr>
          <w:noProof/>
        </w:rPr>
        <w:t xml:space="preserve">2001; </w:t>
      </w:r>
      <w:r w:rsidRPr="00E602DA">
        <w:rPr>
          <w:b/>
          <w:noProof/>
        </w:rPr>
        <w:t>51</w:t>
      </w:r>
      <w:r w:rsidRPr="00E602DA">
        <w:rPr>
          <w:noProof/>
        </w:rPr>
        <w:t>: 116-119.</w:t>
      </w:r>
    </w:p>
    <w:p w14:paraId="567CC3C9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2.</w:t>
      </w:r>
      <w:r w:rsidRPr="00E602DA">
        <w:rPr>
          <w:noProof/>
        </w:rPr>
        <w:tab/>
        <w:t xml:space="preserve">E. Araujo Junior, A. B. Peixoto, A. C. Zamarian, J. Elito Junior and G. Tonni. Macrosomia. </w:t>
      </w:r>
      <w:r w:rsidRPr="00E602DA">
        <w:rPr>
          <w:i/>
          <w:noProof/>
        </w:rPr>
        <w:t xml:space="preserve">Best Practice &amp; Research in Clinical Obstetrics &amp; Gynaecology </w:t>
      </w:r>
      <w:r w:rsidRPr="00E602DA">
        <w:rPr>
          <w:noProof/>
        </w:rPr>
        <w:t xml:space="preserve">2017; </w:t>
      </w:r>
      <w:r w:rsidRPr="00E602DA">
        <w:rPr>
          <w:b/>
          <w:noProof/>
        </w:rPr>
        <w:t>38</w:t>
      </w:r>
      <w:r w:rsidRPr="00E602DA">
        <w:rPr>
          <w:noProof/>
        </w:rPr>
        <w:t>: 83-96.</w:t>
      </w:r>
    </w:p>
    <w:p w14:paraId="0B6FD675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3.</w:t>
      </w:r>
      <w:r w:rsidRPr="00E602DA">
        <w:rPr>
          <w:noProof/>
        </w:rPr>
        <w:tab/>
        <w:t xml:space="preserve">C. Bamberg, L. Hinkson and W. Henrich. Prenatal detection and consequences of fetal macrosomia. </w:t>
      </w:r>
      <w:r w:rsidRPr="00E602DA">
        <w:rPr>
          <w:i/>
          <w:noProof/>
        </w:rPr>
        <w:t xml:space="preserve">Fetal Diagnosis &amp; Therapy </w:t>
      </w:r>
      <w:r w:rsidRPr="00E602DA">
        <w:rPr>
          <w:noProof/>
        </w:rPr>
        <w:t xml:space="preserve">2013; </w:t>
      </w:r>
      <w:r w:rsidRPr="00E602DA">
        <w:rPr>
          <w:b/>
          <w:noProof/>
        </w:rPr>
        <w:t>33</w:t>
      </w:r>
      <w:r w:rsidRPr="00E602DA">
        <w:rPr>
          <w:noProof/>
        </w:rPr>
        <w:t>: 143-148.</w:t>
      </w:r>
    </w:p>
    <w:p w14:paraId="5C82F136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4.</w:t>
      </w:r>
      <w:r w:rsidRPr="00E602DA">
        <w:rPr>
          <w:noProof/>
        </w:rPr>
        <w:tab/>
        <w:t xml:space="preserve">O. Barel, R. Maymon, Z. Vaknin, J. Tovbin and N. Smorgick. Sonographic fetal weight estimation - is there more to it than just fetal measurements? </w:t>
      </w:r>
      <w:r w:rsidRPr="00E602DA">
        <w:rPr>
          <w:i/>
          <w:noProof/>
        </w:rPr>
        <w:t xml:space="preserve">Prenatal Diagnosis </w:t>
      </w:r>
      <w:r w:rsidRPr="00E602DA">
        <w:rPr>
          <w:noProof/>
        </w:rPr>
        <w:t xml:space="preserve">2014; </w:t>
      </w:r>
      <w:r w:rsidRPr="00E602DA">
        <w:rPr>
          <w:b/>
          <w:noProof/>
        </w:rPr>
        <w:t>34</w:t>
      </w:r>
      <w:r w:rsidRPr="00E602DA">
        <w:rPr>
          <w:noProof/>
        </w:rPr>
        <w:t>: 50-55.</w:t>
      </w:r>
    </w:p>
    <w:p w14:paraId="266C92FD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5.</w:t>
      </w:r>
      <w:r w:rsidRPr="00E602DA">
        <w:rPr>
          <w:noProof/>
        </w:rPr>
        <w:tab/>
        <w:t xml:space="preserve">K. Chaabane, K. Trigui, D. Louati, S. Kebaili, H. Gassara, A. Dammak, H. Amouri and M. Guermazi. Antenatal macrosomia prediction using sonographic fetal abdominal circumference in South Tunisia. </w:t>
      </w:r>
      <w:r w:rsidRPr="00E602DA">
        <w:rPr>
          <w:i/>
          <w:noProof/>
        </w:rPr>
        <w:t xml:space="preserve">The Pan African medical journal </w:t>
      </w:r>
      <w:r w:rsidRPr="00E602DA">
        <w:rPr>
          <w:noProof/>
        </w:rPr>
        <w:t xml:space="preserve">2013; </w:t>
      </w:r>
      <w:r w:rsidRPr="00E602DA">
        <w:rPr>
          <w:b/>
          <w:noProof/>
        </w:rPr>
        <w:t>14</w:t>
      </w:r>
      <w:r w:rsidRPr="00E602DA">
        <w:rPr>
          <w:noProof/>
        </w:rPr>
        <w:t>: 111.</w:t>
      </w:r>
    </w:p>
    <w:p w14:paraId="2E4FBCBE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lastRenderedPageBreak/>
        <w:t>6.</w:t>
      </w:r>
      <w:r w:rsidRPr="00E602DA">
        <w:rPr>
          <w:noProof/>
        </w:rPr>
        <w:tab/>
        <w:t xml:space="preserve">S. Chandrasekaran, J. A. Bastek, A. L. Turitz and C. P. Durnwald. A prediction score to assess the risk of delivering a large for gestational age infant among obese women. </w:t>
      </w:r>
      <w:r w:rsidRPr="00E602DA">
        <w:rPr>
          <w:i/>
          <w:noProof/>
        </w:rPr>
        <w:t xml:space="preserve">Journal of Maternal-Fetal and Neonatal Medicine </w:t>
      </w:r>
      <w:r w:rsidRPr="00E602DA">
        <w:rPr>
          <w:noProof/>
        </w:rPr>
        <w:t xml:space="preserve">2016; </w:t>
      </w:r>
      <w:r w:rsidRPr="00E602DA">
        <w:rPr>
          <w:b/>
          <w:noProof/>
        </w:rPr>
        <w:t>29</w:t>
      </w:r>
      <w:r w:rsidRPr="00E602DA">
        <w:rPr>
          <w:noProof/>
        </w:rPr>
        <w:t>: 22-26.</w:t>
      </w:r>
    </w:p>
    <w:p w14:paraId="44088DC7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7.</w:t>
      </w:r>
      <w:r w:rsidRPr="00E602DA">
        <w:rPr>
          <w:noProof/>
        </w:rPr>
        <w:tab/>
        <w:t xml:space="preserve">S. P. Chauhan, B. D. Cowan, E. F. Magann, T. H. Bradford, W. E. Roberts and J. C. Morrison. Intrapartum detection of a macrosomic fetus: clinical versus 8 sonographic models. </w:t>
      </w:r>
      <w:r w:rsidRPr="00E602DA">
        <w:rPr>
          <w:i/>
          <w:noProof/>
        </w:rPr>
        <w:t xml:space="preserve">Australian &amp; New Zealand Journal of Obstetrics &amp; Gynaecology </w:t>
      </w:r>
      <w:r w:rsidRPr="00E602DA">
        <w:rPr>
          <w:noProof/>
        </w:rPr>
        <w:t xml:space="preserve">1995; </w:t>
      </w:r>
      <w:r w:rsidRPr="00E602DA">
        <w:rPr>
          <w:b/>
          <w:noProof/>
        </w:rPr>
        <w:t>35</w:t>
      </w:r>
      <w:r w:rsidRPr="00E602DA">
        <w:rPr>
          <w:noProof/>
        </w:rPr>
        <w:t>: 266-270.</w:t>
      </w:r>
    </w:p>
    <w:p w14:paraId="1733F372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8.</w:t>
      </w:r>
      <w:r w:rsidRPr="00E602DA">
        <w:rPr>
          <w:noProof/>
        </w:rPr>
        <w:tab/>
        <w:t xml:space="preserve">S. P. Chauhan, N. W. Hendrix, E. F. Magann, J. C. Morrison, S. P. Kenney and L. D. Devoe. Limitations of clinical and sonographic estimates of birth weight: Experience with 1034 parturients. </w:t>
      </w:r>
      <w:r w:rsidRPr="00E602DA">
        <w:rPr>
          <w:i/>
          <w:noProof/>
        </w:rPr>
        <w:t xml:space="preserve">Obstetrics and Gynecology </w:t>
      </w:r>
      <w:r w:rsidRPr="00E602DA">
        <w:rPr>
          <w:noProof/>
        </w:rPr>
        <w:t xml:space="preserve">1998; </w:t>
      </w:r>
      <w:r w:rsidRPr="00E602DA">
        <w:rPr>
          <w:b/>
          <w:noProof/>
        </w:rPr>
        <w:t>91</w:t>
      </w:r>
      <w:r w:rsidRPr="00E602DA">
        <w:rPr>
          <w:noProof/>
        </w:rPr>
        <w:t>: 72-77.</w:t>
      </w:r>
    </w:p>
    <w:p w14:paraId="3F0F2253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9.</w:t>
      </w:r>
      <w:r w:rsidRPr="00E602DA">
        <w:rPr>
          <w:noProof/>
        </w:rPr>
        <w:tab/>
        <w:t xml:space="preserve">S. P. Chauhan, D. J. West, J. A. Scardo, J. M. Boyd, J. Joiner and N. W. Hendrix. Antepartum detection of macrosomic fetus: clinical versus sonographic, including soft-tissue measurements. </w:t>
      </w:r>
      <w:r w:rsidRPr="00E602DA">
        <w:rPr>
          <w:i/>
          <w:noProof/>
        </w:rPr>
        <w:t xml:space="preserve">Obstetrics &amp; Gynecology </w:t>
      </w:r>
      <w:r w:rsidRPr="00E602DA">
        <w:rPr>
          <w:noProof/>
        </w:rPr>
        <w:t xml:space="preserve">2000; </w:t>
      </w:r>
      <w:r w:rsidRPr="00E602DA">
        <w:rPr>
          <w:b/>
          <w:noProof/>
        </w:rPr>
        <w:t>95</w:t>
      </w:r>
      <w:r w:rsidRPr="00E602DA">
        <w:rPr>
          <w:noProof/>
        </w:rPr>
        <w:t>: 639-642.</w:t>
      </w:r>
    </w:p>
    <w:p w14:paraId="42A48FB0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10.</w:t>
      </w:r>
      <w:r w:rsidRPr="00E602DA">
        <w:rPr>
          <w:noProof/>
        </w:rPr>
        <w:tab/>
        <w:t xml:space="preserve">A. Coomarasamy, M. Connock, J. Thornton and K. S. Khan. Accuracy of ultrasound biometry in the prediction of macrosomia: a systematic quantitative review. </w:t>
      </w:r>
      <w:r w:rsidRPr="00E602DA">
        <w:rPr>
          <w:i/>
          <w:noProof/>
        </w:rPr>
        <w:t xml:space="preserve">Bjog </w:t>
      </w:r>
      <w:r w:rsidRPr="00E602DA">
        <w:rPr>
          <w:noProof/>
        </w:rPr>
        <w:t xml:space="preserve">2005; </w:t>
      </w:r>
      <w:r w:rsidRPr="00E602DA">
        <w:rPr>
          <w:b/>
          <w:noProof/>
        </w:rPr>
        <w:t>112</w:t>
      </w:r>
      <w:r w:rsidRPr="00E602DA">
        <w:rPr>
          <w:noProof/>
        </w:rPr>
        <w:t>: 1461-1466.</w:t>
      </w:r>
    </w:p>
    <w:p w14:paraId="3E291BFE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11.</w:t>
      </w:r>
      <w:r w:rsidRPr="00E602DA">
        <w:rPr>
          <w:noProof/>
        </w:rPr>
        <w:tab/>
        <w:t xml:space="preserve">E. H. Delpapa and E. Mueller-Heubach. Pregnancy outcome following ultrasound diagnosis of macrosomia. </w:t>
      </w:r>
      <w:r w:rsidRPr="00E602DA">
        <w:rPr>
          <w:i/>
          <w:noProof/>
        </w:rPr>
        <w:t xml:space="preserve">Obstetrics &amp; Gynecology </w:t>
      </w:r>
      <w:r w:rsidRPr="00E602DA">
        <w:rPr>
          <w:noProof/>
        </w:rPr>
        <w:t xml:space="preserve">1991; </w:t>
      </w:r>
      <w:r w:rsidRPr="00E602DA">
        <w:rPr>
          <w:b/>
          <w:noProof/>
        </w:rPr>
        <w:t>78</w:t>
      </w:r>
      <w:r w:rsidRPr="00E602DA">
        <w:rPr>
          <w:noProof/>
        </w:rPr>
        <w:t>: 340-343.</w:t>
      </w:r>
    </w:p>
    <w:p w14:paraId="4A23BCEF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12.</w:t>
      </w:r>
      <w:r w:rsidRPr="00E602DA">
        <w:rPr>
          <w:noProof/>
        </w:rPr>
        <w:tab/>
        <w:t xml:space="preserve">N. C. Hart, A. Hilbert, B. Meurer, M. Schrauder, M. Schmid, J. Siemer, M. Voigt and R. L. Schild. Macrosomia: a new formula for optimized fetal weight estimation.[Erratum appears in Ultrasound Obstet Gynecol. 2011 Feb;37(2):254]. </w:t>
      </w:r>
      <w:r w:rsidRPr="00E602DA">
        <w:rPr>
          <w:i/>
          <w:noProof/>
        </w:rPr>
        <w:t xml:space="preserve">Ultrasound in Obstetrics &amp; Gynecology </w:t>
      </w:r>
      <w:r w:rsidRPr="00E602DA">
        <w:rPr>
          <w:noProof/>
        </w:rPr>
        <w:t xml:space="preserve">2010; </w:t>
      </w:r>
      <w:r w:rsidRPr="00E602DA">
        <w:rPr>
          <w:b/>
          <w:noProof/>
        </w:rPr>
        <w:t>35</w:t>
      </w:r>
      <w:r w:rsidRPr="00E602DA">
        <w:rPr>
          <w:noProof/>
        </w:rPr>
        <w:t>: 42-47.</w:t>
      </w:r>
    </w:p>
    <w:p w14:paraId="5813F89C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13.</w:t>
      </w:r>
      <w:r w:rsidRPr="00E602DA">
        <w:rPr>
          <w:noProof/>
        </w:rPr>
        <w:tab/>
        <w:t xml:space="preserve">M. Hoopmann, H. Abele, N. Wagner, D. Wallwiener and K. O. Kagan. Performance of 36 different weight estimation formulae in fetuses with macrosomia. </w:t>
      </w:r>
      <w:r w:rsidRPr="00E602DA">
        <w:rPr>
          <w:i/>
          <w:noProof/>
        </w:rPr>
        <w:t xml:space="preserve">Fetal Diagn Ther </w:t>
      </w:r>
      <w:r w:rsidRPr="00E602DA">
        <w:rPr>
          <w:noProof/>
        </w:rPr>
        <w:t xml:space="preserve">2010; </w:t>
      </w:r>
      <w:r w:rsidRPr="00E602DA">
        <w:rPr>
          <w:b/>
          <w:noProof/>
        </w:rPr>
        <w:t>27</w:t>
      </w:r>
      <w:r w:rsidRPr="00E602DA">
        <w:rPr>
          <w:noProof/>
        </w:rPr>
        <w:t>: 204-213.</w:t>
      </w:r>
    </w:p>
    <w:p w14:paraId="11356612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14.</w:t>
      </w:r>
      <w:r w:rsidRPr="00E602DA">
        <w:rPr>
          <w:noProof/>
        </w:rPr>
        <w:tab/>
        <w:t xml:space="preserve">A. Jazayeri, J. A. Heffron, R. Phillips and W. N. Spellacy. Macrosomia prediction using ultrasound fetal abdominal circumference of 35 centimeters or more. </w:t>
      </w:r>
      <w:r w:rsidRPr="00E602DA">
        <w:rPr>
          <w:i/>
          <w:noProof/>
        </w:rPr>
        <w:t xml:space="preserve">Obstetrics &amp; Gynecology </w:t>
      </w:r>
      <w:r w:rsidRPr="00E602DA">
        <w:rPr>
          <w:noProof/>
        </w:rPr>
        <w:t xml:space="preserve">1999; </w:t>
      </w:r>
      <w:r w:rsidRPr="00E602DA">
        <w:rPr>
          <w:b/>
          <w:noProof/>
        </w:rPr>
        <w:t>93</w:t>
      </w:r>
      <w:r w:rsidRPr="00E602DA">
        <w:rPr>
          <w:noProof/>
        </w:rPr>
        <w:t>: 523-526.</w:t>
      </w:r>
    </w:p>
    <w:p w14:paraId="48997B82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15.</w:t>
      </w:r>
      <w:r w:rsidRPr="00E602DA">
        <w:rPr>
          <w:noProof/>
        </w:rPr>
        <w:tab/>
        <w:t xml:space="preserve">J. R. King, L. M. Korst, D. A. Miller and J. G. Ouzounian. Increased composite maternal and neonatal morbidity associated with ultrasonographically suspected fetal macrosomia. </w:t>
      </w:r>
      <w:r w:rsidRPr="00E602DA">
        <w:rPr>
          <w:i/>
          <w:noProof/>
        </w:rPr>
        <w:t xml:space="preserve">Journal of Maternal-Fetal and Neonatal Medicine </w:t>
      </w:r>
      <w:r w:rsidRPr="00E602DA">
        <w:rPr>
          <w:noProof/>
        </w:rPr>
        <w:t xml:space="preserve">2012; </w:t>
      </w:r>
      <w:r w:rsidRPr="00E602DA">
        <w:rPr>
          <w:b/>
          <w:noProof/>
        </w:rPr>
        <w:t>25</w:t>
      </w:r>
      <w:r w:rsidRPr="00E602DA">
        <w:rPr>
          <w:noProof/>
        </w:rPr>
        <w:t>: 1953-1959.</w:t>
      </w:r>
    </w:p>
    <w:p w14:paraId="43240231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16.</w:t>
      </w:r>
      <w:r w:rsidRPr="00E602DA">
        <w:rPr>
          <w:noProof/>
        </w:rPr>
        <w:tab/>
        <w:t xml:space="preserve">G. Lindell, K. A. K and K. Marsal. Ultrasound weight estimation of large fetuses. </w:t>
      </w:r>
      <w:r w:rsidRPr="00E602DA">
        <w:rPr>
          <w:i/>
          <w:noProof/>
        </w:rPr>
        <w:t xml:space="preserve">Acta Obstetricia et Gynecologica Scandinavica </w:t>
      </w:r>
      <w:r w:rsidRPr="00E602DA">
        <w:rPr>
          <w:noProof/>
        </w:rPr>
        <w:t xml:space="preserve">2012; </w:t>
      </w:r>
      <w:r w:rsidRPr="00E602DA">
        <w:rPr>
          <w:b/>
          <w:noProof/>
        </w:rPr>
        <w:t>91</w:t>
      </w:r>
      <w:r w:rsidRPr="00E602DA">
        <w:rPr>
          <w:noProof/>
        </w:rPr>
        <w:t>: 1218-1225.</w:t>
      </w:r>
    </w:p>
    <w:p w14:paraId="5774F514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17.</w:t>
      </w:r>
      <w:r w:rsidRPr="00E602DA">
        <w:rPr>
          <w:noProof/>
        </w:rPr>
        <w:tab/>
        <w:t xml:space="preserve">G. Lindell, K. Marsal and K. Kallen. Predicting risk for large-for-gestational age neonates at term: a population-based Bayesian theorem study. </w:t>
      </w:r>
      <w:r w:rsidRPr="00E602DA">
        <w:rPr>
          <w:i/>
          <w:noProof/>
        </w:rPr>
        <w:t xml:space="preserve">Ultrasound in obstetrics &amp; gynecology : the official journal of the International Society of Ultrasound in Obstetrics and Gynecology </w:t>
      </w:r>
      <w:r w:rsidRPr="00E602DA">
        <w:rPr>
          <w:noProof/>
        </w:rPr>
        <w:t xml:space="preserve">2013; </w:t>
      </w:r>
      <w:r w:rsidRPr="00E602DA">
        <w:rPr>
          <w:b/>
          <w:noProof/>
        </w:rPr>
        <w:t>41</w:t>
      </w:r>
      <w:r w:rsidRPr="00E602DA">
        <w:rPr>
          <w:noProof/>
        </w:rPr>
        <w:t>: 398-405.</w:t>
      </w:r>
    </w:p>
    <w:p w14:paraId="3CEAF3F5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18.</w:t>
      </w:r>
      <w:r w:rsidRPr="00E602DA">
        <w:rPr>
          <w:noProof/>
        </w:rPr>
        <w:tab/>
        <w:t xml:space="preserve">S. E. Little, A. G. Edlow, A. M. Thomas and N. A. Smith. Estimated fetal weight by ultrasound: a modifiable risk factor for cesarean delivery? </w:t>
      </w:r>
      <w:r w:rsidRPr="00E602DA">
        <w:rPr>
          <w:i/>
          <w:noProof/>
        </w:rPr>
        <w:t xml:space="preserve">American Journal of Obstetrics &amp; Gynecology </w:t>
      </w:r>
      <w:r w:rsidRPr="00E602DA">
        <w:rPr>
          <w:noProof/>
        </w:rPr>
        <w:t xml:space="preserve">2012; </w:t>
      </w:r>
      <w:r w:rsidRPr="00E602DA">
        <w:rPr>
          <w:b/>
          <w:noProof/>
        </w:rPr>
        <w:t>207</w:t>
      </w:r>
      <w:r w:rsidRPr="00E602DA">
        <w:rPr>
          <w:noProof/>
        </w:rPr>
        <w:t>: 309.e301-306.</w:t>
      </w:r>
    </w:p>
    <w:p w14:paraId="1C9DC2DE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19.</w:t>
      </w:r>
      <w:r w:rsidRPr="00E602DA">
        <w:rPr>
          <w:noProof/>
        </w:rPr>
        <w:tab/>
        <w:t xml:space="preserve">C. Mazouni, R. Rouzier, R. Ledu, H. Heckenroth, B. Guidicelli and M. Gamerre. Development and internal validation of a nomogram to predict macrosomia. </w:t>
      </w:r>
      <w:r w:rsidRPr="00E602DA">
        <w:rPr>
          <w:i/>
          <w:noProof/>
        </w:rPr>
        <w:t xml:space="preserve">Ultrasound in Obstetrics &amp; Gynecology </w:t>
      </w:r>
      <w:r w:rsidRPr="00E602DA">
        <w:rPr>
          <w:noProof/>
        </w:rPr>
        <w:t xml:space="preserve">2007; </w:t>
      </w:r>
      <w:r w:rsidRPr="00E602DA">
        <w:rPr>
          <w:b/>
          <w:noProof/>
        </w:rPr>
        <w:t>29</w:t>
      </w:r>
      <w:r w:rsidRPr="00E602DA">
        <w:rPr>
          <w:noProof/>
        </w:rPr>
        <w:t>: 544-549.</w:t>
      </w:r>
    </w:p>
    <w:p w14:paraId="6B496F59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20.</w:t>
      </w:r>
      <w:r w:rsidRPr="00E602DA">
        <w:rPr>
          <w:noProof/>
        </w:rPr>
        <w:tab/>
        <w:t xml:space="preserve">N. Melamed, Y. Yogev, I. Meizner, R. Mashiach and A. Ben-Haroush. Sonographic prediction of fetal macrosomia: the consequences of false diagnosis. </w:t>
      </w:r>
      <w:r w:rsidRPr="00E602DA">
        <w:rPr>
          <w:i/>
          <w:noProof/>
        </w:rPr>
        <w:t xml:space="preserve">J Ultrasound Med </w:t>
      </w:r>
      <w:r w:rsidRPr="00E602DA">
        <w:rPr>
          <w:noProof/>
        </w:rPr>
        <w:t xml:space="preserve">2010; </w:t>
      </w:r>
      <w:r w:rsidRPr="00E602DA">
        <w:rPr>
          <w:b/>
          <w:noProof/>
        </w:rPr>
        <w:t>29</w:t>
      </w:r>
      <w:r w:rsidRPr="00E602DA">
        <w:rPr>
          <w:noProof/>
        </w:rPr>
        <w:t>: 225-230.</w:t>
      </w:r>
    </w:p>
    <w:p w14:paraId="7B41AC14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21.</w:t>
      </w:r>
      <w:r w:rsidRPr="00E602DA">
        <w:rPr>
          <w:noProof/>
        </w:rPr>
        <w:tab/>
        <w:t xml:space="preserve">M. Mongelli and R. Benzie. Ultrasound diagnosis of fetal macrosomia: a comparison of weight prediction models using computer simulation. </w:t>
      </w:r>
      <w:r w:rsidRPr="00E602DA">
        <w:rPr>
          <w:i/>
          <w:noProof/>
        </w:rPr>
        <w:t xml:space="preserve">Ultrasound in Obstetrics &amp; Gynecology </w:t>
      </w:r>
      <w:r w:rsidRPr="00E602DA">
        <w:rPr>
          <w:noProof/>
        </w:rPr>
        <w:t xml:space="preserve">2005; </w:t>
      </w:r>
      <w:r w:rsidRPr="00E602DA">
        <w:rPr>
          <w:b/>
          <w:noProof/>
        </w:rPr>
        <w:t>26</w:t>
      </w:r>
      <w:r w:rsidRPr="00E602DA">
        <w:rPr>
          <w:noProof/>
        </w:rPr>
        <w:t>: 500-503.</w:t>
      </w:r>
    </w:p>
    <w:p w14:paraId="21737A1F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lastRenderedPageBreak/>
        <w:t>22.</w:t>
      </w:r>
      <w:r w:rsidRPr="00E602DA">
        <w:rPr>
          <w:noProof/>
        </w:rPr>
        <w:tab/>
        <w:t xml:space="preserve">G. S. Moore, A. L. Post, N. A. West, J. E. Hart and A. M. Lynch. Fetal weight estimation in diabetic pregnancies using the gestation-adjusted projection method: comparison of two timing strategies for third-trimester sonography. </w:t>
      </w:r>
      <w:r w:rsidRPr="00E602DA">
        <w:rPr>
          <w:i/>
          <w:noProof/>
        </w:rPr>
        <w:t xml:space="preserve">Journal of ultrasound in medicine : official journal of the American Institute of Ultrasound in Medicine </w:t>
      </w:r>
      <w:r w:rsidRPr="00E602DA">
        <w:rPr>
          <w:noProof/>
        </w:rPr>
        <w:t xml:space="preserve">2015; </w:t>
      </w:r>
      <w:r w:rsidRPr="00E602DA">
        <w:rPr>
          <w:b/>
          <w:noProof/>
        </w:rPr>
        <w:t>34</w:t>
      </w:r>
      <w:r w:rsidRPr="00E602DA">
        <w:rPr>
          <w:noProof/>
        </w:rPr>
        <w:t>: 971-975.</w:t>
      </w:r>
    </w:p>
    <w:p w14:paraId="6620BEAB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23.</w:t>
      </w:r>
      <w:r w:rsidRPr="00E602DA">
        <w:rPr>
          <w:noProof/>
        </w:rPr>
        <w:tab/>
        <w:t xml:space="preserve">F. Ocer, S. Kaleli, E. Budak and E. Oral. Fetal weight estimation and prediction of fetal macrosomia in non-diabetic pregnant women. </w:t>
      </w:r>
      <w:r w:rsidRPr="00E602DA">
        <w:rPr>
          <w:i/>
          <w:noProof/>
        </w:rPr>
        <w:t xml:space="preserve">European Journal of Obstetrics, Gynecology, &amp; Reproductive Biology </w:t>
      </w:r>
      <w:r w:rsidRPr="00E602DA">
        <w:rPr>
          <w:noProof/>
        </w:rPr>
        <w:t xml:space="preserve">1999; </w:t>
      </w:r>
      <w:r w:rsidRPr="00E602DA">
        <w:rPr>
          <w:b/>
          <w:noProof/>
        </w:rPr>
        <w:t>83</w:t>
      </w:r>
      <w:r w:rsidRPr="00E602DA">
        <w:rPr>
          <w:noProof/>
        </w:rPr>
        <w:t>: 47-52.</w:t>
      </w:r>
    </w:p>
    <w:p w14:paraId="113F83EF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24.</w:t>
      </w:r>
      <w:r w:rsidRPr="00E602DA">
        <w:rPr>
          <w:noProof/>
        </w:rPr>
        <w:tab/>
        <w:t xml:space="preserve">M. A. Parra Saavedra, S. Triunfo, F. Crovetto, E. Gratacos and F. Figueras. Detection of late pregnancy Large-for-gestational age fetuses (LGA ) by ultrasound and doppler evaluation at routine third trimester scan in adequate-for-gestational age (AGA) pregnancies. </w:t>
      </w:r>
      <w:r w:rsidRPr="00E602DA">
        <w:rPr>
          <w:i/>
          <w:noProof/>
        </w:rPr>
        <w:t xml:space="preserve">Journal of Perinatal Medicine Conference: 12th World Congress of Perinatal Medicine </w:t>
      </w:r>
      <w:r w:rsidRPr="00E602DA">
        <w:rPr>
          <w:noProof/>
        </w:rPr>
        <w:t xml:space="preserve">2015; </w:t>
      </w:r>
      <w:r w:rsidRPr="00E602DA">
        <w:rPr>
          <w:b/>
          <w:noProof/>
        </w:rPr>
        <w:t>43</w:t>
      </w:r>
      <w:r w:rsidRPr="00E602DA">
        <w:rPr>
          <w:noProof/>
        </w:rPr>
        <w:t>.</w:t>
      </w:r>
    </w:p>
    <w:p w14:paraId="4CB52B2F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25.</w:t>
      </w:r>
      <w:r w:rsidRPr="00E602DA">
        <w:rPr>
          <w:noProof/>
        </w:rPr>
        <w:tab/>
        <w:t xml:space="preserve">S. Parry, C. P. Severs, H. M. Sehdev, G. A. Macones, L. M. White and M. A. Morgan. Ultrasonographic prediction of fetal macrosomia. Association with cesarean delivery. </w:t>
      </w:r>
      <w:r w:rsidRPr="00E602DA">
        <w:rPr>
          <w:i/>
          <w:noProof/>
        </w:rPr>
        <w:t xml:space="preserve">J Reprod Med </w:t>
      </w:r>
      <w:r w:rsidRPr="00E602DA">
        <w:rPr>
          <w:noProof/>
        </w:rPr>
        <w:t xml:space="preserve">2000; </w:t>
      </w:r>
      <w:r w:rsidRPr="00E602DA">
        <w:rPr>
          <w:b/>
          <w:noProof/>
        </w:rPr>
        <w:t>45</w:t>
      </w:r>
      <w:r w:rsidRPr="00E602DA">
        <w:rPr>
          <w:noProof/>
        </w:rPr>
        <w:t>: 17-22.</w:t>
      </w:r>
    </w:p>
    <w:p w14:paraId="5D468F3A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26.</w:t>
      </w:r>
      <w:r w:rsidRPr="00E602DA">
        <w:rPr>
          <w:noProof/>
        </w:rPr>
        <w:tab/>
        <w:t xml:space="preserve">A. Pilalis, A. P. Souka, I. Papastefanou, V. Michalitsi, P. Panagopoulos, C. Chrelias and D. Kassanos. Third trimester ultrasound for the prediction of the large for gestational age fetus in low-risk population and evaluation of contingency strategies. </w:t>
      </w:r>
      <w:r w:rsidRPr="00E602DA">
        <w:rPr>
          <w:i/>
          <w:noProof/>
        </w:rPr>
        <w:t xml:space="preserve">Prenatal Diagnosis </w:t>
      </w:r>
      <w:r w:rsidRPr="00E602DA">
        <w:rPr>
          <w:noProof/>
        </w:rPr>
        <w:t xml:space="preserve">2012; </w:t>
      </w:r>
      <w:r w:rsidRPr="00E602DA">
        <w:rPr>
          <w:b/>
          <w:noProof/>
        </w:rPr>
        <w:t>32</w:t>
      </w:r>
      <w:r w:rsidRPr="00E602DA">
        <w:rPr>
          <w:noProof/>
        </w:rPr>
        <w:t>: 846-853.</w:t>
      </w:r>
    </w:p>
    <w:p w14:paraId="76F18626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27.</w:t>
      </w:r>
      <w:r w:rsidRPr="00E602DA">
        <w:rPr>
          <w:noProof/>
        </w:rPr>
        <w:tab/>
        <w:t xml:space="preserve">S. Rotmensch, C. Celentano, M. Liberati, G. Malinger, O. Sadan, U. Bellati and M. Glezerman. Screening efficacy of the subcutaneous tissue width/femur length ratio for fetal macrosomia in the non-diabetic pregnancy. </w:t>
      </w:r>
      <w:r w:rsidRPr="00E602DA">
        <w:rPr>
          <w:i/>
          <w:noProof/>
        </w:rPr>
        <w:t xml:space="preserve">Ultrasound in Obstetrics &amp; Gynecology </w:t>
      </w:r>
      <w:r w:rsidRPr="00E602DA">
        <w:rPr>
          <w:noProof/>
        </w:rPr>
        <w:t xml:space="preserve">1999; </w:t>
      </w:r>
      <w:r w:rsidRPr="00E602DA">
        <w:rPr>
          <w:b/>
          <w:noProof/>
        </w:rPr>
        <w:t>13</w:t>
      </w:r>
      <w:r w:rsidRPr="00E602DA">
        <w:rPr>
          <w:noProof/>
        </w:rPr>
        <w:t>: 340-344.</w:t>
      </w:r>
    </w:p>
    <w:p w14:paraId="2AB45718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28.</w:t>
      </w:r>
      <w:r w:rsidRPr="00E602DA">
        <w:rPr>
          <w:noProof/>
        </w:rPr>
        <w:tab/>
        <w:t xml:space="preserve">J. Santolaya-Forgas, W. J. Meyer, D. W. Gauthier and D. Kahn. Intrapartum fetal subcutaneous tissue/femur length ratio: an ultrasonographic clue to fetal macrosomia. </w:t>
      </w:r>
      <w:r w:rsidRPr="00E602DA">
        <w:rPr>
          <w:i/>
          <w:noProof/>
        </w:rPr>
        <w:t xml:space="preserve">American Journal of Obstetrics &amp; Gynecology </w:t>
      </w:r>
      <w:r w:rsidRPr="00E602DA">
        <w:rPr>
          <w:noProof/>
        </w:rPr>
        <w:t xml:space="preserve">1994; </w:t>
      </w:r>
      <w:r w:rsidRPr="00E602DA">
        <w:rPr>
          <w:b/>
          <w:noProof/>
        </w:rPr>
        <w:t>171</w:t>
      </w:r>
      <w:r w:rsidRPr="00E602DA">
        <w:rPr>
          <w:noProof/>
        </w:rPr>
        <w:t>: 1072-1075.</w:t>
      </w:r>
    </w:p>
    <w:p w14:paraId="637DEDC9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29.</w:t>
      </w:r>
      <w:r w:rsidRPr="00E602DA">
        <w:rPr>
          <w:noProof/>
        </w:rPr>
        <w:tab/>
        <w:t xml:space="preserve">A. K. Sood, M. Yancey and D. Richards. Prediction of fetal macrosomia using humeral soft tissue thickness. </w:t>
      </w:r>
      <w:r w:rsidRPr="00E602DA">
        <w:rPr>
          <w:i/>
          <w:noProof/>
        </w:rPr>
        <w:t xml:space="preserve">Obstetrics &amp; Gynecology </w:t>
      </w:r>
      <w:r w:rsidRPr="00E602DA">
        <w:rPr>
          <w:noProof/>
        </w:rPr>
        <w:t xml:space="preserve">1995; </w:t>
      </w:r>
      <w:r w:rsidRPr="00E602DA">
        <w:rPr>
          <w:b/>
          <w:noProof/>
        </w:rPr>
        <w:t>85</w:t>
      </w:r>
      <w:r w:rsidRPr="00E602DA">
        <w:rPr>
          <w:noProof/>
        </w:rPr>
        <w:t>: 937-940.</w:t>
      </w:r>
    </w:p>
    <w:p w14:paraId="71182F74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30.</w:t>
      </w:r>
      <w:r w:rsidRPr="00E602DA">
        <w:rPr>
          <w:noProof/>
        </w:rPr>
        <w:tab/>
        <w:t xml:space="preserve">A. P. Souka, I. Papastefanou, A. Pilalis, V. Michalitsi, P. Panagopoulos and D. Kassanos. Performance of the ultrasound examination in the early and late third trimester for the prediction of birth weight deviations. </w:t>
      </w:r>
      <w:r w:rsidRPr="00E602DA">
        <w:rPr>
          <w:i/>
          <w:noProof/>
        </w:rPr>
        <w:t xml:space="preserve">Prenatal Diagnosis </w:t>
      </w:r>
      <w:r w:rsidRPr="00E602DA">
        <w:rPr>
          <w:noProof/>
        </w:rPr>
        <w:t xml:space="preserve">2013; </w:t>
      </w:r>
      <w:r w:rsidRPr="00E602DA">
        <w:rPr>
          <w:b/>
          <w:noProof/>
        </w:rPr>
        <w:t>33</w:t>
      </w:r>
      <w:r w:rsidRPr="00E602DA">
        <w:rPr>
          <w:noProof/>
        </w:rPr>
        <w:t>: 915-920.</w:t>
      </w:r>
    </w:p>
    <w:p w14:paraId="47E16383" w14:textId="77777777" w:rsidR="004B5BAD" w:rsidRPr="00E602DA" w:rsidRDefault="004B5BAD" w:rsidP="004B5BAD">
      <w:pPr>
        <w:pStyle w:val="EndNoteBibliography"/>
        <w:rPr>
          <w:noProof/>
        </w:rPr>
      </w:pPr>
      <w:r w:rsidRPr="00E602DA">
        <w:rPr>
          <w:noProof/>
        </w:rPr>
        <w:t>31.</w:t>
      </w:r>
      <w:r w:rsidRPr="00E602DA">
        <w:rPr>
          <w:noProof/>
        </w:rPr>
        <w:tab/>
        <w:t xml:space="preserve">A. M. Valent, T. Newman, S. Kritzer, K. Magner and C. R. Warshak. Accuracy of Sonographically Estimated Fetal Weight Near Delivery in Pregnancies Complicated With Diabetes Mellitus. </w:t>
      </w:r>
      <w:r w:rsidRPr="00E602DA">
        <w:rPr>
          <w:i/>
          <w:noProof/>
        </w:rPr>
        <w:t xml:space="preserve">Journal of ultrasound in medicine : official journal of the American Institute of Ultrasound in Medicine </w:t>
      </w:r>
      <w:r w:rsidRPr="00E602DA">
        <w:rPr>
          <w:noProof/>
        </w:rPr>
        <w:t xml:space="preserve">2017; </w:t>
      </w:r>
      <w:r w:rsidRPr="00E602DA">
        <w:rPr>
          <w:b/>
          <w:noProof/>
        </w:rPr>
        <w:t>36</w:t>
      </w:r>
      <w:r w:rsidRPr="00E602DA">
        <w:rPr>
          <w:noProof/>
        </w:rPr>
        <w:t>: 593-599.</w:t>
      </w:r>
    </w:p>
    <w:p w14:paraId="3B746966" w14:textId="4CA3BAFB" w:rsidR="00873FDC" w:rsidRDefault="004B5BAD" w:rsidP="004B5BAD">
      <w:pPr>
        <w:spacing w:line="240" w:lineRule="auto"/>
        <w:jc w:val="left"/>
      </w:pPr>
      <w:r>
        <w:fldChar w:fldCharType="end"/>
      </w:r>
    </w:p>
    <w:sectPr w:rsidR="00873FDC" w:rsidSect="004B5BAD">
      <w:pgSz w:w="16840" w:h="11900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B5BAD"/>
    <w:rsid w:val="000141B6"/>
    <w:rsid w:val="000F1785"/>
    <w:rsid w:val="000F3C5D"/>
    <w:rsid w:val="0012295D"/>
    <w:rsid w:val="00167234"/>
    <w:rsid w:val="004B5BAD"/>
    <w:rsid w:val="004E3D29"/>
    <w:rsid w:val="004F0DD3"/>
    <w:rsid w:val="0050583A"/>
    <w:rsid w:val="00523092"/>
    <w:rsid w:val="005252E8"/>
    <w:rsid w:val="005465EB"/>
    <w:rsid w:val="005A180F"/>
    <w:rsid w:val="005B1E5E"/>
    <w:rsid w:val="005C3CE0"/>
    <w:rsid w:val="005F439C"/>
    <w:rsid w:val="0063028A"/>
    <w:rsid w:val="006B637A"/>
    <w:rsid w:val="0076059C"/>
    <w:rsid w:val="007B10C0"/>
    <w:rsid w:val="00873FDC"/>
    <w:rsid w:val="008D4893"/>
    <w:rsid w:val="009440FD"/>
    <w:rsid w:val="009D31C7"/>
    <w:rsid w:val="00A2782A"/>
    <w:rsid w:val="00A4451B"/>
    <w:rsid w:val="00A47910"/>
    <w:rsid w:val="00AD3BEE"/>
    <w:rsid w:val="00B02864"/>
    <w:rsid w:val="00C70D12"/>
    <w:rsid w:val="00CA16BF"/>
    <w:rsid w:val="00CC50E1"/>
    <w:rsid w:val="00D00695"/>
    <w:rsid w:val="00D73025"/>
    <w:rsid w:val="00DA7FA9"/>
    <w:rsid w:val="00DB5FFB"/>
    <w:rsid w:val="00E0460A"/>
    <w:rsid w:val="00E94096"/>
    <w:rsid w:val="00F141C2"/>
    <w:rsid w:val="00F93145"/>
    <w:rsid w:val="00FB3FA9"/>
    <w:rsid w:val="00FF01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8A6CAA2"/>
  <w15:chartTrackingRefBased/>
  <w15:docId w15:val="{DEEB9B47-312E-6543-BE7E-86ADFCA5CE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B5BAD"/>
    <w:pPr>
      <w:spacing w:line="360" w:lineRule="auto"/>
      <w:jc w:val="both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B5BAD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4B5BAD"/>
    <w:pPr>
      <w:keepNext/>
      <w:spacing w:after="200" w:line="240" w:lineRule="auto"/>
    </w:pPr>
    <w:rPr>
      <w:b/>
      <w:iCs/>
    </w:rPr>
  </w:style>
  <w:style w:type="character" w:customStyle="1" w:styleId="CaptionChar">
    <w:name w:val="Caption Char"/>
    <w:basedOn w:val="DefaultParagraphFont"/>
    <w:link w:val="Caption"/>
    <w:uiPriority w:val="35"/>
    <w:rsid w:val="004B5BAD"/>
    <w:rPr>
      <w:b/>
      <w:iCs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4B5BAD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B5BAD"/>
    <w:rPr>
      <w:rFonts w:ascii="Calibri" w:hAnsi="Calibri" w:cs="Calibri"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3866</Words>
  <Characters>22038</Characters>
  <Application>Microsoft Office Word</Application>
  <DocSecurity>0</DocSecurity>
  <Lines>183</Lines>
  <Paragraphs>51</Paragraphs>
  <ScaleCrop>false</ScaleCrop>
  <Company/>
  <LinksUpToDate>false</LinksUpToDate>
  <CharactersWithSpaces>258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20-04-30T13:47:00Z</dcterms:created>
  <dcterms:modified xsi:type="dcterms:W3CDTF">2020-04-30T13:48:00Z</dcterms:modified>
</cp:coreProperties>
</file>